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E5000D" w14:textId="473CCED7" w:rsidR="00F60161" w:rsidRPr="00412BAA" w:rsidRDefault="00B9634D" w:rsidP="00780511">
      <w:pPr>
        <w:jc w:val="center"/>
        <w:rPr>
          <w:b/>
          <w:sz w:val="24"/>
          <w:szCs w:val="24"/>
        </w:rPr>
      </w:pPr>
      <w:r w:rsidRPr="00412BAA">
        <w:rPr>
          <w:b/>
          <w:sz w:val="24"/>
          <w:szCs w:val="24"/>
        </w:rPr>
        <w:t>SUBMISSION</w:t>
      </w:r>
      <w:r w:rsidR="00EA4451">
        <w:rPr>
          <w:b/>
          <w:sz w:val="24"/>
          <w:szCs w:val="24"/>
        </w:rPr>
        <w:t xml:space="preserve"> </w:t>
      </w:r>
      <w:r w:rsidRPr="00412BAA">
        <w:rPr>
          <w:b/>
          <w:sz w:val="24"/>
          <w:szCs w:val="24"/>
        </w:rPr>
        <w:t>FORM RESEARCH PROPOSAL</w:t>
      </w:r>
    </w:p>
    <w:p w14:paraId="1C3FF5B3" w14:textId="77777777" w:rsidR="00F60161" w:rsidRPr="00412BAA" w:rsidRDefault="00F60161" w:rsidP="00F60161">
      <w:pPr>
        <w:rPr>
          <w:b/>
        </w:rPr>
      </w:pPr>
      <w:r w:rsidRPr="00412BAA">
        <w:rPr>
          <w:b/>
        </w:rPr>
        <w:t xml:space="preserve">1. </w:t>
      </w:r>
      <w:r w:rsidR="00B9634D" w:rsidRPr="00412BAA">
        <w:rPr>
          <w:b/>
        </w:rPr>
        <w:t>General guidelines of use</w:t>
      </w:r>
    </w:p>
    <w:p w14:paraId="5CC19AFC" w14:textId="77777777" w:rsidR="00F60161" w:rsidRPr="00412BAA" w:rsidRDefault="00B9634D" w:rsidP="00301AEB">
      <w:pPr>
        <w:pStyle w:val="ListParagraph"/>
        <w:numPr>
          <w:ilvl w:val="0"/>
          <w:numId w:val="4"/>
        </w:numPr>
        <w:rPr>
          <w:b/>
        </w:rPr>
      </w:pPr>
      <w:r w:rsidRPr="00412BAA">
        <w:rPr>
          <w:b/>
        </w:rPr>
        <w:t xml:space="preserve">This submission form may be used for an individual research proposal and for experimental </w:t>
      </w:r>
      <w:r w:rsidR="00412BAA" w:rsidRPr="00412BAA">
        <w:rPr>
          <w:b/>
        </w:rPr>
        <w:t>research</w:t>
      </w:r>
      <w:r w:rsidRPr="00412BAA">
        <w:rPr>
          <w:b/>
        </w:rPr>
        <w:t xml:space="preserve"> lines. Only </w:t>
      </w:r>
      <w:r w:rsidR="00F60161" w:rsidRPr="00412BAA">
        <w:rPr>
          <w:b/>
        </w:rPr>
        <w:t>principal investigators</w:t>
      </w:r>
      <w:r w:rsidRPr="00412BAA">
        <w:rPr>
          <w:b/>
        </w:rPr>
        <w:t xml:space="preserve"> of a project can submit a proposal for evaluation. These principal investigators should be employed by the </w:t>
      </w:r>
      <w:r w:rsidR="00F60161" w:rsidRPr="00412BAA">
        <w:rPr>
          <w:b/>
        </w:rPr>
        <w:t>Tilburg School of Social and Behavioral Sciences</w:t>
      </w:r>
      <w:r w:rsidR="00C81FEC" w:rsidRPr="00412BAA">
        <w:rPr>
          <w:b/>
        </w:rPr>
        <w:t xml:space="preserve"> (TSB</w:t>
      </w:r>
      <w:r w:rsidR="001F1C4B" w:rsidRPr="00412BAA">
        <w:rPr>
          <w:b/>
        </w:rPr>
        <w:t xml:space="preserve">) </w:t>
      </w:r>
      <w:r w:rsidRPr="00412BAA">
        <w:rPr>
          <w:b/>
        </w:rPr>
        <w:t>of</w:t>
      </w:r>
      <w:r w:rsidR="001F1C4B" w:rsidRPr="00412BAA">
        <w:rPr>
          <w:b/>
        </w:rPr>
        <w:t xml:space="preserve"> Tilburg University</w:t>
      </w:r>
      <w:r w:rsidR="00F60161" w:rsidRPr="00412BAA">
        <w:rPr>
          <w:b/>
        </w:rPr>
        <w:t xml:space="preserve">. </w:t>
      </w:r>
    </w:p>
    <w:p w14:paraId="0A638FEA" w14:textId="77777777" w:rsidR="00B9634D" w:rsidRPr="00412BAA" w:rsidRDefault="00301AEB" w:rsidP="00B9634D">
      <w:pPr>
        <w:ind w:left="720"/>
      </w:pPr>
      <w:r w:rsidRPr="00412BAA">
        <w:t xml:space="preserve">NB. </w:t>
      </w:r>
      <w:r w:rsidR="00F60161" w:rsidRPr="00412BAA">
        <w:t>W</w:t>
      </w:r>
      <w:r w:rsidR="00B9634D" w:rsidRPr="00412BAA">
        <w:t xml:space="preserve">hen you are planning a series of experiments that are </w:t>
      </w:r>
      <w:r w:rsidR="00DA0A36" w:rsidRPr="00412BAA">
        <w:t xml:space="preserve">similar in content in similar populations and with similar procedures, it is sometimes to be preferred to submit a research line, as this saves time and effort. This is not obligatory though. The submission of a research line does costs more work, as the </w:t>
      </w:r>
      <w:r w:rsidR="00412BAA" w:rsidRPr="00412BAA">
        <w:t>committee</w:t>
      </w:r>
      <w:r w:rsidR="00DA0A36" w:rsidRPr="00412BAA">
        <w:t xml:space="preserve"> expects a more extensive description of the series of experiments. </w:t>
      </w:r>
    </w:p>
    <w:p w14:paraId="2894B9BC" w14:textId="77777777" w:rsidR="00DA0A36" w:rsidRPr="00412BAA" w:rsidRDefault="00DA0A36" w:rsidP="00301AEB">
      <w:pPr>
        <w:pStyle w:val="ListParagraph"/>
        <w:numPr>
          <w:ilvl w:val="0"/>
          <w:numId w:val="4"/>
        </w:numPr>
      </w:pPr>
      <w:r w:rsidRPr="00412BAA">
        <w:t xml:space="preserve">Ethical approval of a research project is valid for the indicated duration of the project or until a change </w:t>
      </w:r>
      <w:proofErr w:type="gramStart"/>
      <w:r w:rsidRPr="00412BAA">
        <w:t>occurs</w:t>
      </w:r>
      <w:proofErr w:type="gramEnd"/>
      <w:r w:rsidRPr="00412BAA">
        <w:t xml:space="preserve"> in study population, data collection or other procedures. The ethical approval of a research line is valid for a maximum of 5 years (or until a change occurs in study population, data collection or other procedures) after which a new proposal needs to be submitted. </w:t>
      </w:r>
    </w:p>
    <w:p w14:paraId="6CA61DD6" w14:textId="77777777" w:rsidR="00DA0A36" w:rsidRPr="00412BAA" w:rsidRDefault="00DA0A36" w:rsidP="00DA0A36">
      <w:pPr>
        <w:pStyle w:val="ListParagraph"/>
      </w:pPr>
    </w:p>
    <w:p w14:paraId="3BD391F4" w14:textId="77777777" w:rsidR="00301AEB" w:rsidRPr="00412BAA" w:rsidRDefault="00DA0A36" w:rsidP="00301AEB">
      <w:pPr>
        <w:pStyle w:val="ListParagraph"/>
        <w:numPr>
          <w:ilvl w:val="0"/>
          <w:numId w:val="4"/>
        </w:numPr>
      </w:pPr>
      <w:r w:rsidRPr="00412BAA">
        <w:t>Researchers are obliged to inform the Psychology Ethics Committee on the progression of the study and the activity status. When a project has been completed, the researcher needs to inform the Psychology Ethics Committee upon completion.</w:t>
      </w:r>
      <w:r w:rsidR="00301AEB" w:rsidRPr="00412BAA">
        <w:t xml:space="preserve"> </w:t>
      </w:r>
      <w:r w:rsidRPr="00412BAA">
        <w:t>The committee will send reminders to those researchers that have neglected to send updates on their project once a year.</w:t>
      </w:r>
    </w:p>
    <w:p w14:paraId="3E93172E" w14:textId="77777777" w:rsidR="00301AEB" w:rsidRPr="00412BAA" w:rsidRDefault="00301AEB" w:rsidP="00301AEB">
      <w:pPr>
        <w:pStyle w:val="ListParagraph"/>
      </w:pPr>
    </w:p>
    <w:p w14:paraId="2BED1BE0" w14:textId="77777777" w:rsidR="00774199" w:rsidRPr="00412BAA" w:rsidRDefault="00DA0A36" w:rsidP="00301AEB">
      <w:pPr>
        <w:pStyle w:val="ListParagraph"/>
        <w:numPr>
          <w:ilvl w:val="0"/>
          <w:numId w:val="4"/>
        </w:numPr>
      </w:pPr>
      <w:r w:rsidRPr="00412BAA">
        <w:t xml:space="preserve">Below mentioned researchers and other </w:t>
      </w:r>
      <w:r w:rsidR="00412BAA" w:rsidRPr="00412BAA">
        <w:t xml:space="preserve">involved </w:t>
      </w:r>
      <w:r w:rsidRPr="00412BAA">
        <w:t>personnel commit themselves to treat all study participants accor</w:t>
      </w:r>
      <w:r w:rsidR="00412BAA">
        <w:t>d</w:t>
      </w:r>
      <w:r w:rsidRPr="00412BAA">
        <w:t xml:space="preserve">ing to the most recent version of the </w:t>
      </w:r>
      <w:r w:rsidR="00301AEB" w:rsidRPr="00412BAA">
        <w:t>Helsinki</w:t>
      </w:r>
      <w:r w:rsidRPr="00412BAA">
        <w:t xml:space="preserve"> declaration</w:t>
      </w:r>
      <w:r w:rsidR="00301AEB" w:rsidRPr="00412BAA">
        <w:t xml:space="preserve"> (</w:t>
      </w:r>
      <w:r w:rsidR="00774199" w:rsidRPr="00412BAA">
        <w:t>http://www.wma.net/en/30publications/10policies/b3/</w:t>
      </w:r>
      <w:r w:rsidR="00301AEB" w:rsidRPr="00412BAA">
        <w:t xml:space="preserve">). </w:t>
      </w:r>
    </w:p>
    <w:p w14:paraId="425323E3" w14:textId="77777777" w:rsidR="00774199" w:rsidRPr="00412BAA" w:rsidRDefault="00774199" w:rsidP="00774199">
      <w:pPr>
        <w:pStyle w:val="ListParagraph"/>
      </w:pPr>
    </w:p>
    <w:p w14:paraId="0A948832" w14:textId="77777777" w:rsidR="00412BAA" w:rsidRPr="00412BAA" w:rsidRDefault="00DA0A36" w:rsidP="00412BAA">
      <w:pPr>
        <w:pStyle w:val="ListParagraph"/>
        <w:numPr>
          <w:ilvl w:val="0"/>
          <w:numId w:val="4"/>
        </w:numPr>
      </w:pPr>
      <w:r w:rsidRPr="00412BAA">
        <w:t>Researchers and other</w:t>
      </w:r>
      <w:r w:rsidR="00412BAA" w:rsidRPr="00412BAA">
        <w:t xml:space="preserve"> involved</w:t>
      </w:r>
      <w:r w:rsidRPr="00412BAA">
        <w:t xml:space="preserve"> personnel also </w:t>
      </w:r>
      <w:r w:rsidR="00412BAA" w:rsidRPr="00412BAA">
        <w:t>guarantee</w:t>
      </w:r>
      <w:r w:rsidRPr="00412BAA">
        <w:t xml:space="preserve"> that the study participant may discontinue their participation at all times without any consequences. </w:t>
      </w:r>
      <w:r w:rsidR="00412BAA" w:rsidRPr="00412BAA">
        <w:t>The researchers and other involved personnel commit themselves to maximize the quality of the research, statistical analysis and the reports and to respect specific rules and regulations concerning specific methodologies (e.g., fMRI</w:t>
      </w:r>
      <w:proofErr w:type="gramStart"/>
      <w:r w:rsidR="00412BAA" w:rsidRPr="00412BAA">
        <w:t>) .</w:t>
      </w:r>
      <w:proofErr w:type="gramEnd"/>
    </w:p>
    <w:p w14:paraId="7F3999A3" w14:textId="77777777" w:rsidR="00412BAA" w:rsidRPr="00412BAA" w:rsidRDefault="00412BAA" w:rsidP="00412BAA">
      <w:pPr>
        <w:pStyle w:val="ListParagraph"/>
      </w:pPr>
    </w:p>
    <w:p w14:paraId="5FC7FA40" w14:textId="77777777" w:rsidR="00412BAA" w:rsidRPr="00412BAA" w:rsidRDefault="00412BAA" w:rsidP="00412BAA">
      <w:pPr>
        <w:pStyle w:val="ListParagraph"/>
      </w:pPr>
    </w:p>
    <w:p w14:paraId="15D842CB" w14:textId="77777777" w:rsidR="00301AEB" w:rsidRPr="00412BAA" w:rsidRDefault="00412BAA" w:rsidP="00301AEB">
      <w:pPr>
        <w:pStyle w:val="ListParagraph"/>
        <w:numPr>
          <w:ilvl w:val="0"/>
          <w:numId w:val="4"/>
        </w:numPr>
      </w:pPr>
      <w:r w:rsidRPr="00412BAA">
        <w:t xml:space="preserve">With this electronic signature the undersigned declares to have described the research project truthfully, with special attention to the ethical aspects of the project. </w:t>
      </w:r>
    </w:p>
    <w:p w14:paraId="24871B8C" w14:textId="79878B82" w:rsidR="00301AEB" w:rsidRPr="00412BAA" w:rsidRDefault="00301AEB" w:rsidP="00301AEB">
      <w:pPr>
        <w:pStyle w:val="ListParagraph"/>
      </w:pPr>
    </w:p>
    <w:p w14:paraId="6D4F0395" w14:textId="2237FB14" w:rsidR="00EA4451" w:rsidRDefault="00EA4451"/>
    <w:p w14:paraId="6E388D5E" w14:textId="22E116A0" w:rsidR="00412BAA" w:rsidRPr="00412BAA" w:rsidRDefault="00EA4451" w:rsidP="00301AEB">
      <w:pPr>
        <w:pStyle w:val="ListParagraph"/>
      </w:pPr>
      <w:r>
        <w:rPr>
          <w:noProof/>
        </w:rPr>
        <mc:AlternateContent>
          <mc:Choice Requires="wps">
            <w:drawing>
              <wp:anchor distT="0" distB="0" distL="114300" distR="114300" simplePos="0" relativeHeight="251657728" behindDoc="1" locked="0" layoutInCell="1" allowOverlap="1" wp14:anchorId="2F61F4DF" wp14:editId="5034209A">
                <wp:simplePos x="0" y="0"/>
                <wp:positionH relativeFrom="column">
                  <wp:posOffset>304800</wp:posOffset>
                </wp:positionH>
                <wp:positionV relativeFrom="paragraph">
                  <wp:posOffset>-154713</wp:posOffset>
                </wp:positionV>
                <wp:extent cx="6400800" cy="1304925"/>
                <wp:effectExtent l="0" t="5080" r="12700" b="1079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400800" cy="1304925"/>
                        </a:xfrm>
                        <a:prstGeom prst="rect">
                          <a:avLst/>
                        </a:prstGeom>
                        <a:solidFill>
                          <a:schemeClr val="bg1">
                            <a:lumMod val="85000"/>
                            <a:lumOff val="0"/>
                          </a:schemeClr>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115D92" id="Rectangle 2" o:spid="_x0000_s1026" style="position:absolute;margin-left:24pt;margin-top:-12.2pt;width:7in;height:102.7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" fillcolor="#d8d8d8 [2732]"/>
            </w:pict>
          </mc:Fallback>
        </mc:AlternateContent>
      </w:r>
      <w:r w:rsidR="00412BAA" w:rsidRPr="00412BAA">
        <w:t>For agreement</w:t>
      </w:r>
      <w:r w:rsidR="00301AEB" w:rsidRPr="00412BAA">
        <w:t>:</w:t>
      </w:r>
    </w:p>
    <w:p w14:paraId="74BDF7FF" w14:textId="5E0D4A0E" w:rsidR="004B4EDC" w:rsidRPr="00412BAA" w:rsidRDefault="00301AEB" w:rsidP="00EA4451">
      <w:pPr>
        <w:pStyle w:val="ListParagraph"/>
      </w:pPr>
      <w:r w:rsidRPr="00412BAA">
        <w:t xml:space="preserve"> </w:t>
      </w:r>
      <w:r w:rsidR="00412BAA" w:rsidRPr="00412BAA">
        <w:t>Name</w:t>
      </w:r>
      <w:r w:rsidR="002D31C2" w:rsidRPr="00412BAA">
        <w:t xml:space="preserve">: </w:t>
      </w:r>
      <w:r w:rsidR="00F6520E">
        <w:t>CHJ Hartgerink</w:t>
      </w:r>
    </w:p>
    <w:tbl>
      <w:tblPr>
        <w:tblStyle w:val="TableGrid"/>
        <w:tblpPr w:leftFromText="180" w:rightFromText="180" w:vertAnchor="text" w:horzAnchor="page" w:tblpX="4093" w:tblpY="40"/>
        <w:tblW w:w="0" w:type="auto"/>
        <w:tblLook w:val="04A0" w:firstRow="1" w:lastRow="0" w:firstColumn="1" w:lastColumn="0" w:noHBand="0" w:noVBand="1"/>
      </w:tblPr>
      <w:tblGrid>
        <w:gridCol w:w="333"/>
        <w:gridCol w:w="333"/>
        <w:gridCol w:w="333"/>
        <w:gridCol w:w="333"/>
        <w:gridCol w:w="333"/>
        <w:gridCol w:w="333"/>
      </w:tblGrid>
      <w:tr w:rsidR="00412BAA" w:rsidRPr="00412BAA" w14:paraId="0C20751D" w14:textId="77777777" w:rsidTr="00412BAA">
        <w:tc>
          <w:tcPr>
            <w:tcW w:w="284" w:type="dxa"/>
          </w:tcPr>
          <w:p w14:paraId="36DFE9AC" w14:textId="77777777" w:rsidR="00412BAA" w:rsidRPr="00412BAA" w:rsidRDefault="00F6520E" w:rsidP="00412BAA">
            <w:pPr>
              <w:pStyle w:val="ListParagraph"/>
              <w:ind w:left="0"/>
            </w:pPr>
            <w:r>
              <w:t>5</w:t>
            </w:r>
          </w:p>
        </w:tc>
        <w:tc>
          <w:tcPr>
            <w:tcW w:w="283" w:type="dxa"/>
          </w:tcPr>
          <w:p w14:paraId="47144506" w14:textId="77777777" w:rsidR="00412BAA" w:rsidRPr="00412BAA" w:rsidRDefault="00F6520E" w:rsidP="00412BAA">
            <w:pPr>
              <w:pStyle w:val="ListParagraph"/>
              <w:ind w:left="0"/>
            </w:pPr>
            <w:r>
              <w:t>9</w:t>
            </w:r>
          </w:p>
        </w:tc>
        <w:tc>
          <w:tcPr>
            <w:tcW w:w="284" w:type="dxa"/>
          </w:tcPr>
          <w:p w14:paraId="6FA8D357" w14:textId="77777777" w:rsidR="00412BAA" w:rsidRPr="00412BAA" w:rsidRDefault="00F6520E" w:rsidP="00412BAA">
            <w:pPr>
              <w:pStyle w:val="ListParagraph"/>
              <w:ind w:left="0"/>
            </w:pPr>
            <w:r>
              <w:t>6</w:t>
            </w:r>
          </w:p>
        </w:tc>
        <w:tc>
          <w:tcPr>
            <w:tcW w:w="283" w:type="dxa"/>
          </w:tcPr>
          <w:p w14:paraId="3AC09A7B" w14:textId="77777777" w:rsidR="00412BAA" w:rsidRPr="00412BAA" w:rsidRDefault="00F6520E" w:rsidP="00412BAA">
            <w:pPr>
              <w:pStyle w:val="ListParagraph"/>
              <w:ind w:left="0"/>
            </w:pPr>
            <w:r>
              <w:t>6</w:t>
            </w:r>
          </w:p>
        </w:tc>
        <w:tc>
          <w:tcPr>
            <w:tcW w:w="284" w:type="dxa"/>
          </w:tcPr>
          <w:p w14:paraId="09F32D7D" w14:textId="77777777" w:rsidR="00412BAA" w:rsidRPr="00412BAA" w:rsidRDefault="00F6520E" w:rsidP="00412BAA">
            <w:pPr>
              <w:pStyle w:val="ListParagraph"/>
              <w:ind w:left="0"/>
            </w:pPr>
            <w:r>
              <w:t>3</w:t>
            </w:r>
          </w:p>
        </w:tc>
        <w:tc>
          <w:tcPr>
            <w:tcW w:w="283" w:type="dxa"/>
          </w:tcPr>
          <w:p w14:paraId="5124CEDA" w14:textId="77777777" w:rsidR="00412BAA" w:rsidRPr="00412BAA" w:rsidRDefault="00F6520E" w:rsidP="00412BAA">
            <w:pPr>
              <w:pStyle w:val="ListParagraph"/>
              <w:ind w:left="0"/>
            </w:pPr>
            <w:r>
              <w:t>2</w:t>
            </w:r>
          </w:p>
        </w:tc>
      </w:tr>
    </w:tbl>
    <w:p w14:paraId="54398CEF" w14:textId="77777777" w:rsidR="002D31C2" w:rsidRPr="00412BAA" w:rsidRDefault="002D31C2" w:rsidP="00301AEB">
      <w:pPr>
        <w:pStyle w:val="ListParagraph"/>
      </w:pPr>
      <w:r w:rsidRPr="00412BAA">
        <w:t>ANR</w:t>
      </w:r>
      <w:r w:rsidR="00412BAA" w:rsidRPr="00412BAA">
        <w:t xml:space="preserve"> (employee number)</w:t>
      </w:r>
      <w:r w:rsidRPr="00412BAA">
        <w:t xml:space="preserve">: </w:t>
      </w:r>
    </w:p>
    <w:p w14:paraId="3EE09DE4" w14:textId="5671927B" w:rsidR="00722569" w:rsidRPr="00412BAA" w:rsidRDefault="00412BAA" w:rsidP="004B4EDC">
      <w:r w:rsidRPr="00412BAA">
        <w:tab/>
      </w:r>
      <w:r w:rsidRPr="00175996">
        <w:t>Date</w:t>
      </w:r>
      <w:r w:rsidR="004B4EDC" w:rsidRPr="00175996">
        <w:t xml:space="preserve">: </w:t>
      </w:r>
      <w:r w:rsidR="00175996">
        <w:t>24-08-2015</w:t>
      </w:r>
    </w:p>
    <w:p w14:paraId="3DE5D9B3" w14:textId="77777777" w:rsidR="00780511" w:rsidRDefault="00780511">
      <w:pPr>
        <w:rPr>
          <w:b/>
        </w:rPr>
      </w:pPr>
      <w:r>
        <w:rPr>
          <w:b/>
        </w:rPr>
        <w:br w:type="page"/>
      </w:r>
    </w:p>
    <w:p w14:paraId="4A161157" w14:textId="4F63ACB7" w:rsidR="002D31C2" w:rsidRPr="00412BAA" w:rsidRDefault="00412BAA" w:rsidP="003D72C8">
      <w:pPr>
        <w:rPr>
          <w:b/>
        </w:rPr>
      </w:pPr>
      <w:r>
        <w:rPr>
          <w:b/>
        </w:rPr>
        <w:lastRenderedPageBreak/>
        <w:t>GENERAL INFORMATION</w:t>
      </w:r>
    </w:p>
    <w:p w14:paraId="4BA40475" w14:textId="77777777" w:rsidR="003D72C8" w:rsidRPr="00412BAA" w:rsidRDefault="003D72C8" w:rsidP="00301AEB">
      <w:pPr>
        <w:pStyle w:val="ListParagraph"/>
        <w:rPr>
          <w:b/>
        </w:rPr>
      </w:pPr>
    </w:p>
    <w:tbl>
      <w:tblPr>
        <w:tblStyle w:val="TableGrid"/>
        <w:tblW w:w="11023" w:type="dxa"/>
        <w:tblLook w:val="04A0" w:firstRow="1" w:lastRow="0" w:firstColumn="1" w:lastColumn="0" w:noHBand="0" w:noVBand="1"/>
      </w:tblPr>
      <w:tblGrid>
        <w:gridCol w:w="4491"/>
        <w:gridCol w:w="6532"/>
      </w:tblGrid>
      <w:tr w:rsidR="00722569" w:rsidRPr="00412BAA" w14:paraId="537E7D75" w14:textId="77777777" w:rsidTr="00F90ADD">
        <w:tc>
          <w:tcPr>
            <w:tcW w:w="4491" w:type="dxa"/>
          </w:tcPr>
          <w:p w14:paraId="6E4BCBC7" w14:textId="77777777" w:rsidR="00722569" w:rsidRPr="00FA6B64" w:rsidRDefault="00722569" w:rsidP="00412BAA">
            <w:pPr>
              <w:pStyle w:val="ListParagraph"/>
              <w:spacing w:line="360" w:lineRule="auto"/>
              <w:ind w:left="0"/>
            </w:pPr>
            <w:r w:rsidRPr="00FA6B64">
              <w:t>Tit</w:t>
            </w:r>
            <w:r w:rsidR="00412BAA" w:rsidRPr="00FA6B64">
              <w:t>le</w:t>
            </w:r>
          </w:p>
        </w:tc>
        <w:tc>
          <w:tcPr>
            <w:tcW w:w="6532" w:type="dxa"/>
          </w:tcPr>
          <w:p w14:paraId="6CD571E0" w14:textId="26E58871" w:rsidR="00722569" w:rsidRPr="00FA6B64" w:rsidRDefault="00070F99" w:rsidP="00BB0005">
            <w:pPr>
              <w:pStyle w:val="ListParagraph"/>
              <w:spacing w:line="360" w:lineRule="auto"/>
              <w:ind w:left="0"/>
            </w:pPr>
            <w:bookmarkStart w:id="0" w:name="_GoBack"/>
            <w:r>
              <w:t xml:space="preserve">Validation of statistical methods to detect </w:t>
            </w:r>
            <w:r w:rsidR="00BB0005">
              <w:t>(potential) data fabrication</w:t>
            </w:r>
            <w:bookmarkEnd w:id="0"/>
          </w:p>
        </w:tc>
      </w:tr>
      <w:tr w:rsidR="00722569" w:rsidRPr="00412BAA" w14:paraId="4409E4C2" w14:textId="77777777" w:rsidTr="00F90ADD">
        <w:tc>
          <w:tcPr>
            <w:tcW w:w="4491" w:type="dxa"/>
          </w:tcPr>
          <w:p w14:paraId="369FDEAD" w14:textId="77777777" w:rsidR="00722569" w:rsidRPr="00412BAA" w:rsidRDefault="00412BAA" w:rsidP="00722569">
            <w:pPr>
              <w:pStyle w:val="ListParagraph"/>
              <w:spacing w:line="360" w:lineRule="auto"/>
              <w:ind w:left="0"/>
            </w:pPr>
            <w:r>
              <w:t>Principal investigator(s)</w:t>
            </w:r>
          </w:p>
        </w:tc>
        <w:tc>
          <w:tcPr>
            <w:tcW w:w="6532" w:type="dxa"/>
          </w:tcPr>
          <w:p w14:paraId="2E2E5F47" w14:textId="77777777" w:rsidR="00722569" w:rsidRPr="00412BAA" w:rsidRDefault="00F6520E" w:rsidP="00722569">
            <w:pPr>
              <w:pStyle w:val="ListParagraph"/>
              <w:spacing w:line="360" w:lineRule="auto"/>
              <w:ind w:left="0"/>
            </w:pPr>
            <w:r>
              <w:t>CHJ Hartgerink</w:t>
            </w:r>
          </w:p>
        </w:tc>
      </w:tr>
      <w:tr w:rsidR="00722569" w:rsidRPr="00412BAA" w14:paraId="0E9849CA" w14:textId="77777777" w:rsidTr="00F90ADD">
        <w:tc>
          <w:tcPr>
            <w:tcW w:w="4491" w:type="dxa"/>
          </w:tcPr>
          <w:p w14:paraId="4A99C8A2" w14:textId="77777777" w:rsidR="00722569" w:rsidRPr="00412BAA" w:rsidRDefault="00412BAA" w:rsidP="00412BAA">
            <w:pPr>
              <w:pStyle w:val="ListParagraph"/>
              <w:spacing w:line="360" w:lineRule="auto"/>
              <w:ind w:left="0"/>
            </w:pPr>
            <w:r>
              <w:t>Other investigators (</w:t>
            </w:r>
            <w:proofErr w:type="spellStart"/>
            <w:r>
              <w:t>Phd</w:t>
            </w:r>
            <w:proofErr w:type="spellEnd"/>
            <w:r>
              <w:t xml:space="preserve"> student, research assistant, research nurse, etc.)</w:t>
            </w:r>
          </w:p>
        </w:tc>
        <w:tc>
          <w:tcPr>
            <w:tcW w:w="6532" w:type="dxa"/>
          </w:tcPr>
          <w:p w14:paraId="08B2C6BF" w14:textId="77777777" w:rsidR="00722569" w:rsidRDefault="00F6520E" w:rsidP="00722569">
            <w:pPr>
              <w:pStyle w:val="ListParagraph"/>
              <w:spacing w:line="360" w:lineRule="auto"/>
              <w:ind w:left="0"/>
            </w:pPr>
            <w:r>
              <w:t xml:space="preserve">MALM van </w:t>
            </w:r>
            <w:proofErr w:type="spellStart"/>
            <w:r>
              <w:t>Assen</w:t>
            </w:r>
            <w:proofErr w:type="spellEnd"/>
          </w:p>
          <w:p w14:paraId="4D7F4356" w14:textId="77777777" w:rsidR="00F6520E" w:rsidRDefault="00F6520E" w:rsidP="00722569">
            <w:pPr>
              <w:pStyle w:val="ListParagraph"/>
              <w:spacing w:line="360" w:lineRule="auto"/>
              <w:ind w:left="0"/>
            </w:pPr>
            <w:r>
              <w:t>JM Wicherts</w:t>
            </w:r>
          </w:p>
          <w:p w14:paraId="26470BB1" w14:textId="77777777" w:rsidR="00F6520E" w:rsidRPr="00412BAA" w:rsidRDefault="00F6520E" w:rsidP="00722569">
            <w:pPr>
              <w:pStyle w:val="ListParagraph"/>
              <w:spacing w:line="360" w:lineRule="auto"/>
              <w:ind w:left="0"/>
            </w:pPr>
            <w:r>
              <w:t xml:space="preserve">+ </w:t>
            </w:r>
            <w:r w:rsidR="00A63FAB">
              <w:t xml:space="preserve">potential </w:t>
            </w:r>
            <w:r>
              <w:t>research assistant</w:t>
            </w:r>
          </w:p>
        </w:tc>
      </w:tr>
      <w:tr w:rsidR="00722569" w:rsidRPr="00F6520E" w14:paraId="4E71C9ED" w14:textId="77777777" w:rsidTr="00F90ADD">
        <w:tc>
          <w:tcPr>
            <w:tcW w:w="4491" w:type="dxa"/>
          </w:tcPr>
          <w:p w14:paraId="03537E9D" w14:textId="77777777" w:rsidR="00722569" w:rsidRPr="00412BAA" w:rsidRDefault="00412BAA" w:rsidP="00412BAA">
            <w:pPr>
              <w:pStyle w:val="ListParagraph"/>
              <w:spacing w:line="360" w:lineRule="auto"/>
              <w:ind w:left="0"/>
            </w:pPr>
            <w:r>
              <w:t>Contact information of PI</w:t>
            </w:r>
            <w:r w:rsidR="00722569" w:rsidRPr="00412BAA">
              <w:t xml:space="preserve"> </w:t>
            </w:r>
            <w:r>
              <w:t>(address, email, telephone)</w:t>
            </w:r>
          </w:p>
        </w:tc>
        <w:tc>
          <w:tcPr>
            <w:tcW w:w="6532" w:type="dxa"/>
          </w:tcPr>
          <w:p w14:paraId="352CF14D" w14:textId="77777777" w:rsidR="00F6520E" w:rsidRPr="00F6520E" w:rsidRDefault="00F6520E" w:rsidP="00722569">
            <w:pPr>
              <w:pStyle w:val="ListParagraph"/>
              <w:spacing w:line="360" w:lineRule="auto"/>
              <w:ind w:left="0"/>
              <w:rPr>
                <w:lang w:val="nl-NL"/>
              </w:rPr>
            </w:pPr>
            <w:r w:rsidRPr="00F6520E">
              <w:rPr>
                <w:lang w:val="nl-NL"/>
              </w:rPr>
              <w:t>Tilburg University</w:t>
            </w:r>
            <w:r w:rsidRPr="00F6520E">
              <w:rPr>
                <w:lang w:val="nl-NL"/>
              </w:rPr>
              <w:br/>
              <w:t>P1.774B, Warandelaan 2</w:t>
            </w:r>
          </w:p>
          <w:p w14:paraId="1831ED85" w14:textId="77777777" w:rsidR="00F6520E" w:rsidRPr="00F6520E" w:rsidRDefault="00F6520E" w:rsidP="00722569">
            <w:pPr>
              <w:pStyle w:val="ListParagraph"/>
              <w:spacing w:line="360" w:lineRule="auto"/>
              <w:ind w:left="0"/>
              <w:rPr>
                <w:lang w:val="nl-NL"/>
              </w:rPr>
            </w:pPr>
            <w:r>
              <w:rPr>
                <w:lang w:val="nl-NL"/>
              </w:rPr>
              <w:t>PO BOX 90153 LE Tilburg</w:t>
            </w:r>
          </w:p>
        </w:tc>
      </w:tr>
      <w:tr w:rsidR="00722569" w:rsidRPr="00412BAA" w14:paraId="4BDCC299" w14:textId="77777777" w:rsidTr="00F90ADD">
        <w:tc>
          <w:tcPr>
            <w:tcW w:w="4491" w:type="dxa"/>
          </w:tcPr>
          <w:p w14:paraId="7E5C754A" w14:textId="77777777" w:rsidR="00722569" w:rsidRPr="00412BAA" w:rsidRDefault="00412BAA" w:rsidP="004B4EDC">
            <w:pPr>
              <w:pStyle w:val="ListParagraph"/>
              <w:spacing w:line="360" w:lineRule="auto"/>
              <w:ind w:left="0"/>
            </w:pPr>
            <w:r>
              <w:t>Grant supplying funding organization &amp; grant number</w:t>
            </w:r>
          </w:p>
        </w:tc>
        <w:tc>
          <w:tcPr>
            <w:tcW w:w="6532" w:type="dxa"/>
          </w:tcPr>
          <w:p w14:paraId="3C0CA32D" w14:textId="77777777" w:rsidR="00722569" w:rsidRPr="00412BAA" w:rsidRDefault="00A63FAB" w:rsidP="00A63FAB">
            <w:pPr>
              <w:spacing w:line="360" w:lineRule="auto"/>
            </w:pPr>
            <w:r>
              <w:t xml:space="preserve">- </w:t>
            </w:r>
          </w:p>
        </w:tc>
      </w:tr>
      <w:tr w:rsidR="00722569" w:rsidRPr="00412BAA" w14:paraId="15D9067C" w14:textId="77777777" w:rsidTr="00F90ADD">
        <w:tc>
          <w:tcPr>
            <w:tcW w:w="4491" w:type="dxa"/>
          </w:tcPr>
          <w:p w14:paraId="6F224BD5" w14:textId="77777777" w:rsidR="00722569" w:rsidRPr="00412BAA" w:rsidRDefault="00412BAA" w:rsidP="00722569">
            <w:pPr>
              <w:pStyle w:val="ListParagraph"/>
              <w:spacing w:line="360" w:lineRule="auto"/>
              <w:ind w:left="0"/>
            </w:pPr>
            <w:r>
              <w:t>Where does the study take place?</w:t>
            </w:r>
          </w:p>
        </w:tc>
        <w:tc>
          <w:tcPr>
            <w:tcW w:w="6532" w:type="dxa"/>
          </w:tcPr>
          <w:p w14:paraId="11C42BEF" w14:textId="77777777" w:rsidR="00722569" w:rsidRPr="00412BAA" w:rsidRDefault="00722569" w:rsidP="00722569">
            <w:pPr>
              <w:pStyle w:val="ListParagraph"/>
              <w:spacing w:line="360" w:lineRule="auto"/>
              <w:ind w:left="0"/>
            </w:pPr>
            <w:r w:rsidRPr="00412BAA">
              <w:sym w:font="Wingdings" w:char="F0A8"/>
            </w:r>
            <w:r w:rsidRPr="00412BAA">
              <w:t xml:space="preserve"> </w:t>
            </w:r>
            <w:r w:rsidR="004B4EDC" w:rsidRPr="00412BAA">
              <w:t>Tilburg University</w:t>
            </w:r>
          </w:p>
          <w:p w14:paraId="2DD6258D" w14:textId="77777777" w:rsidR="00722569" w:rsidRPr="00412BAA" w:rsidRDefault="00722569" w:rsidP="00722569">
            <w:pPr>
              <w:pStyle w:val="ListParagraph"/>
              <w:spacing w:line="360" w:lineRule="auto"/>
              <w:ind w:left="0"/>
            </w:pPr>
            <w:r w:rsidRPr="00412BAA">
              <w:sym w:font="Wingdings" w:char="F0A8"/>
            </w:r>
            <w:r w:rsidRPr="00412BAA">
              <w:t xml:space="preserve"> </w:t>
            </w:r>
            <w:r w:rsidR="00412BAA">
              <w:t xml:space="preserve">Hospital, i.e. </w:t>
            </w:r>
            <w:r w:rsidRPr="00412BAA">
              <w:t xml:space="preserve"> ………………………………</w:t>
            </w:r>
            <w:r w:rsidR="001F1C4B" w:rsidRPr="00412BAA">
              <w:t>………………..</w:t>
            </w:r>
          </w:p>
          <w:p w14:paraId="0B6B4EC5" w14:textId="77777777" w:rsidR="00F90ADD" w:rsidRPr="00412BAA" w:rsidRDefault="00722569" w:rsidP="00722569">
            <w:pPr>
              <w:pStyle w:val="ListParagraph"/>
              <w:spacing w:line="360" w:lineRule="auto"/>
              <w:ind w:left="0"/>
            </w:pPr>
            <w:r w:rsidRPr="00412BAA">
              <w:sym w:font="Wingdings" w:char="F0A8"/>
            </w:r>
            <w:r w:rsidRPr="00412BAA">
              <w:t xml:space="preserve"> </w:t>
            </w:r>
            <w:r w:rsidR="00412BAA">
              <w:t xml:space="preserve">Other medical institution, </w:t>
            </w:r>
            <w:proofErr w:type="gramStart"/>
            <w:r w:rsidR="00412BAA">
              <w:t>i.e.</w:t>
            </w:r>
            <w:proofErr w:type="gramEnd"/>
            <w:r w:rsidR="00F90ADD" w:rsidRPr="00412BAA">
              <w:t xml:space="preserve"> .......................</w:t>
            </w:r>
          </w:p>
          <w:p w14:paraId="2EB9860D" w14:textId="77777777" w:rsidR="00F90ADD" w:rsidRPr="00412BAA" w:rsidRDefault="00F90ADD" w:rsidP="00722569">
            <w:pPr>
              <w:pStyle w:val="ListParagraph"/>
              <w:spacing w:line="360" w:lineRule="auto"/>
              <w:ind w:left="0"/>
            </w:pPr>
            <w:r w:rsidRPr="00412BAA">
              <w:t xml:space="preserve">     ...................................................................................</w:t>
            </w:r>
          </w:p>
          <w:p w14:paraId="1E587A30" w14:textId="77777777" w:rsidR="00722569" w:rsidRPr="00412BAA" w:rsidRDefault="00F90ADD" w:rsidP="00722569">
            <w:pPr>
              <w:pStyle w:val="ListParagraph"/>
              <w:spacing w:line="360" w:lineRule="auto"/>
              <w:ind w:left="0"/>
            </w:pPr>
            <w:r w:rsidRPr="00412BAA">
              <w:sym w:font="Wingdings" w:char="F0A8"/>
            </w:r>
            <w:r w:rsidRPr="00412BAA">
              <w:t xml:space="preserve"> </w:t>
            </w:r>
            <w:r w:rsidR="00412BAA">
              <w:t>At the homes of the study participants</w:t>
            </w:r>
          </w:p>
          <w:p w14:paraId="435458A2" w14:textId="77777777" w:rsidR="00722569" w:rsidRPr="00412BAA" w:rsidRDefault="00A63FAB" w:rsidP="004C0690">
            <w:pPr>
              <w:pStyle w:val="ListParagraph"/>
              <w:spacing w:line="360" w:lineRule="auto"/>
              <w:ind w:left="0"/>
            </w:pPr>
            <w:proofErr w:type="gramStart"/>
            <w:r>
              <w:t>x</w:t>
            </w:r>
            <w:proofErr w:type="gramEnd"/>
            <w:r w:rsidR="00722569" w:rsidRPr="00412BAA">
              <w:t xml:space="preserve"> E</w:t>
            </w:r>
            <w:r w:rsidR="00412BAA">
              <w:t>lsewher</w:t>
            </w:r>
            <w:r w:rsidR="00C31AF8">
              <w:t>e</w:t>
            </w:r>
            <w:r w:rsidR="00412BAA">
              <w:t>, i.e.</w:t>
            </w:r>
            <w:r w:rsidR="00722569" w:rsidRPr="00412BAA">
              <w:t xml:space="preserve"> </w:t>
            </w:r>
            <w:r w:rsidR="004C0690">
              <w:t>participant’s personal computer and participant’s preferred location.</w:t>
            </w:r>
          </w:p>
        </w:tc>
      </w:tr>
      <w:tr w:rsidR="00722569" w:rsidRPr="00412BAA" w14:paraId="2B9F45E4" w14:textId="77777777" w:rsidTr="00F90ADD">
        <w:tc>
          <w:tcPr>
            <w:tcW w:w="4491" w:type="dxa"/>
          </w:tcPr>
          <w:p w14:paraId="41DA8F66" w14:textId="77777777" w:rsidR="00722569" w:rsidRPr="00412BAA" w:rsidRDefault="00C31AF8" w:rsidP="00722569">
            <w:pPr>
              <w:pStyle w:val="ListParagraph"/>
              <w:spacing w:line="360" w:lineRule="auto"/>
              <w:ind w:left="0"/>
            </w:pPr>
            <w:r>
              <w:t>Nature of the study</w:t>
            </w:r>
          </w:p>
        </w:tc>
        <w:tc>
          <w:tcPr>
            <w:tcW w:w="6532" w:type="dxa"/>
          </w:tcPr>
          <w:p w14:paraId="78BC196A" w14:textId="77777777" w:rsidR="00722569" w:rsidRPr="00412BAA" w:rsidRDefault="004C0690" w:rsidP="00722569">
            <w:pPr>
              <w:pStyle w:val="ListParagraph"/>
              <w:spacing w:line="360" w:lineRule="auto"/>
              <w:ind w:left="0"/>
            </w:pPr>
            <w:r>
              <w:t>x</w:t>
            </w:r>
            <w:r w:rsidR="00C31AF8">
              <w:t xml:space="preserve"> Experimenta</w:t>
            </w:r>
            <w:r w:rsidR="00722569" w:rsidRPr="00412BAA">
              <w:t>l</w:t>
            </w:r>
          </w:p>
          <w:p w14:paraId="6327DDC8" w14:textId="77777777" w:rsidR="00722569" w:rsidRPr="00412BAA" w:rsidRDefault="00722569" w:rsidP="00722569">
            <w:pPr>
              <w:pStyle w:val="ListParagraph"/>
              <w:spacing w:line="360" w:lineRule="auto"/>
              <w:ind w:left="0"/>
            </w:pPr>
            <w:r w:rsidRPr="00412BAA">
              <w:sym w:font="Wingdings" w:char="F0A8"/>
            </w:r>
            <w:r w:rsidR="00C31AF8">
              <w:t xml:space="preserve"> Observationa</w:t>
            </w:r>
            <w:r w:rsidRPr="00412BAA">
              <w:t>l</w:t>
            </w:r>
          </w:p>
          <w:p w14:paraId="0B743F9D" w14:textId="77777777" w:rsidR="00722569" w:rsidRPr="00412BAA" w:rsidRDefault="00722569" w:rsidP="00722569">
            <w:pPr>
              <w:pStyle w:val="ListParagraph"/>
              <w:spacing w:line="360" w:lineRule="auto"/>
              <w:ind w:left="0"/>
            </w:pPr>
            <w:r w:rsidRPr="00412BAA">
              <w:sym w:font="Wingdings" w:char="F0A8"/>
            </w:r>
            <w:r w:rsidR="00C31AF8">
              <w:t xml:space="preserve"> Intervention</w:t>
            </w:r>
          </w:p>
          <w:p w14:paraId="05B92A7A" w14:textId="77777777" w:rsidR="00B05986" w:rsidRPr="00412BAA" w:rsidRDefault="00B05986" w:rsidP="00722569">
            <w:pPr>
              <w:pStyle w:val="ListParagraph"/>
              <w:spacing w:line="360" w:lineRule="auto"/>
              <w:ind w:left="0"/>
            </w:pPr>
            <w:r w:rsidRPr="00412BAA">
              <w:sym w:font="Wingdings" w:char="F0A8"/>
            </w:r>
            <w:r w:rsidRPr="00412BAA">
              <w:t xml:space="preserve"> Retrospecti</w:t>
            </w:r>
            <w:r w:rsidR="00C31AF8">
              <w:t>ve</w:t>
            </w:r>
          </w:p>
        </w:tc>
      </w:tr>
      <w:tr w:rsidR="003D72C8" w:rsidRPr="00412BAA" w14:paraId="5A8DB218" w14:textId="77777777" w:rsidTr="00F90ADD">
        <w:tc>
          <w:tcPr>
            <w:tcW w:w="4491" w:type="dxa"/>
          </w:tcPr>
          <w:p w14:paraId="1848FED1" w14:textId="77777777" w:rsidR="003D72C8" w:rsidRPr="00412BAA" w:rsidRDefault="00C31AF8" w:rsidP="006C295E">
            <w:pPr>
              <w:pStyle w:val="ListParagraph"/>
              <w:spacing w:line="360" w:lineRule="auto"/>
              <w:ind w:left="0"/>
            </w:pPr>
            <w:r>
              <w:t xml:space="preserve">This proposal concerns a </w:t>
            </w:r>
          </w:p>
        </w:tc>
        <w:tc>
          <w:tcPr>
            <w:tcW w:w="6532" w:type="dxa"/>
          </w:tcPr>
          <w:p w14:paraId="43645A3D" w14:textId="77777777" w:rsidR="003D72C8" w:rsidRPr="00412BAA" w:rsidRDefault="003D72C8" w:rsidP="00722569">
            <w:pPr>
              <w:pStyle w:val="ListParagraph"/>
              <w:spacing w:line="360" w:lineRule="auto"/>
              <w:ind w:left="0"/>
            </w:pPr>
            <w:r w:rsidRPr="00412BAA">
              <w:sym w:font="Wingdings" w:char="F0A8"/>
            </w:r>
            <w:r w:rsidRPr="00412BAA">
              <w:t xml:space="preserve"> </w:t>
            </w:r>
            <w:r w:rsidR="00C31AF8">
              <w:t xml:space="preserve">Research project </w:t>
            </w:r>
          </w:p>
          <w:p w14:paraId="7BE6A67B" w14:textId="77777777" w:rsidR="003D72C8" w:rsidRPr="00412BAA" w:rsidRDefault="00F6520E" w:rsidP="00722569">
            <w:pPr>
              <w:pStyle w:val="ListParagraph"/>
              <w:spacing w:line="360" w:lineRule="auto"/>
              <w:ind w:left="0"/>
            </w:pPr>
            <w:r>
              <w:t>X</w:t>
            </w:r>
            <w:r w:rsidR="003D72C8" w:rsidRPr="00412BAA">
              <w:t xml:space="preserve"> </w:t>
            </w:r>
            <w:r w:rsidR="00C31AF8">
              <w:t>Research line</w:t>
            </w:r>
          </w:p>
        </w:tc>
      </w:tr>
      <w:tr w:rsidR="001F1C4B" w:rsidRPr="00412BAA" w14:paraId="3FCC1714" w14:textId="77777777" w:rsidTr="00F90ADD">
        <w:tc>
          <w:tcPr>
            <w:tcW w:w="4491" w:type="dxa"/>
          </w:tcPr>
          <w:p w14:paraId="08F634D7" w14:textId="77777777" w:rsidR="001F1C4B" w:rsidRPr="00412BAA" w:rsidRDefault="001F1C4B" w:rsidP="00C31AF8">
            <w:pPr>
              <w:pStyle w:val="ListParagraph"/>
              <w:spacing w:line="360" w:lineRule="auto"/>
              <w:ind w:left="0"/>
            </w:pPr>
            <w:r w:rsidRPr="00412BAA">
              <w:t xml:space="preserve">Is </w:t>
            </w:r>
            <w:r w:rsidR="00C31AF8">
              <w:t>the research project bound by the Dutch WMO law</w:t>
            </w:r>
            <w:r w:rsidRPr="00412BAA">
              <w:t>?</w:t>
            </w:r>
            <w:r w:rsidR="00392B92" w:rsidRPr="00412BAA">
              <w:rPr>
                <w:rStyle w:val="FootnoteReference"/>
              </w:rPr>
              <w:footnoteReference w:id="1"/>
            </w:r>
          </w:p>
        </w:tc>
        <w:tc>
          <w:tcPr>
            <w:tcW w:w="6532" w:type="dxa"/>
          </w:tcPr>
          <w:p w14:paraId="6855C1B8" w14:textId="77777777" w:rsidR="001F1C4B" w:rsidRPr="00412BAA" w:rsidRDefault="001F1C4B" w:rsidP="00F90ADD">
            <w:pPr>
              <w:pStyle w:val="ListParagraph"/>
              <w:spacing w:line="360" w:lineRule="auto"/>
              <w:ind w:left="329" w:hanging="329"/>
            </w:pPr>
            <w:r w:rsidRPr="00412BAA">
              <w:sym w:font="Wingdings" w:char="F0A8"/>
            </w:r>
            <w:r w:rsidR="00C31AF8">
              <w:t xml:space="preserve"> yes</w:t>
            </w:r>
            <w:r w:rsidRPr="00412BAA">
              <w:t xml:space="preserve"> </w:t>
            </w:r>
            <w:r w:rsidRPr="00412BAA">
              <w:sym w:font="Wingdings" w:char="F0F0"/>
            </w:r>
            <w:r w:rsidR="00C31AF8">
              <w:t xml:space="preserve"> the project will need to be judged by a certified medical ethics committee</w:t>
            </w:r>
          </w:p>
          <w:p w14:paraId="3CF590BA" w14:textId="77777777" w:rsidR="001F1C4B" w:rsidRPr="00412BAA" w:rsidRDefault="00F6520E" w:rsidP="00722569">
            <w:pPr>
              <w:pStyle w:val="ListParagraph"/>
              <w:spacing w:line="360" w:lineRule="auto"/>
              <w:ind w:left="0"/>
            </w:pPr>
            <w:r>
              <w:t>X</w:t>
            </w:r>
            <w:r w:rsidR="001F1C4B" w:rsidRPr="00412BAA">
              <w:t xml:space="preserve"> </w:t>
            </w:r>
            <w:r w:rsidR="00C31AF8">
              <w:t>no, it concerns non-medical research</w:t>
            </w:r>
          </w:p>
          <w:p w14:paraId="33BE0417" w14:textId="77777777" w:rsidR="001F1C4B" w:rsidRPr="00412BAA" w:rsidRDefault="001F1C4B" w:rsidP="00F90ADD">
            <w:pPr>
              <w:pStyle w:val="ListParagraph"/>
              <w:spacing w:line="360" w:lineRule="auto"/>
              <w:ind w:left="329" w:hanging="284"/>
            </w:pPr>
            <w:r w:rsidRPr="00412BAA">
              <w:sym w:font="Wingdings" w:char="F0A8"/>
            </w:r>
            <w:r w:rsidRPr="00412BAA">
              <w:t xml:space="preserve"> </w:t>
            </w:r>
            <w:r w:rsidR="00C31AF8">
              <w:t>no, it  concerns medical research that is not bound by the Dutch WMO law (according to a medical ethics committee)</w:t>
            </w:r>
          </w:p>
          <w:p w14:paraId="1BAFBC00" w14:textId="77777777" w:rsidR="001F1C4B" w:rsidRPr="00412BAA" w:rsidRDefault="001F1C4B" w:rsidP="00722569">
            <w:pPr>
              <w:pStyle w:val="ListParagraph"/>
              <w:spacing w:line="360" w:lineRule="auto"/>
              <w:ind w:left="0"/>
            </w:pPr>
            <w:r w:rsidRPr="00412BAA">
              <w:sym w:font="Wingdings" w:char="F0A8"/>
            </w:r>
            <w:r w:rsidR="00C31AF8">
              <w:t xml:space="preserve"> I am not sure</w:t>
            </w:r>
          </w:p>
        </w:tc>
      </w:tr>
      <w:tr w:rsidR="00F338F0" w:rsidRPr="00412BAA" w14:paraId="7195647A" w14:textId="77777777" w:rsidTr="00F90ADD">
        <w:tc>
          <w:tcPr>
            <w:tcW w:w="4491" w:type="dxa"/>
          </w:tcPr>
          <w:p w14:paraId="139E3442" w14:textId="77777777" w:rsidR="00F338F0" w:rsidRPr="00412BAA" w:rsidRDefault="00C31AF8" w:rsidP="00392B92">
            <w:pPr>
              <w:pStyle w:val="ListParagraph"/>
              <w:spacing w:line="360" w:lineRule="auto"/>
              <w:ind w:left="0"/>
            </w:pPr>
            <w:r>
              <w:lastRenderedPageBreak/>
              <w:t>Planned start</w:t>
            </w:r>
            <w:r w:rsidR="001C617D">
              <w:t>ing</w:t>
            </w:r>
            <w:r>
              <w:t xml:space="preserve"> date</w:t>
            </w:r>
            <w:r w:rsidR="001C617D" w:rsidRPr="001C617D">
              <w:rPr>
                <w:i/>
                <w:sz w:val="18"/>
                <w:szCs w:val="18"/>
              </w:rPr>
              <w:t xml:space="preserve"> (please consider that the ethics approval will take 4-6 weeks)</w:t>
            </w:r>
          </w:p>
          <w:p w14:paraId="37478139" w14:textId="77777777" w:rsidR="00F338F0" w:rsidRPr="00412BAA" w:rsidRDefault="00C31AF8" w:rsidP="00392B92">
            <w:pPr>
              <w:pStyle w:val="ListParagraph"/>
              <w:spacing w:line="360" w:lineRule="auto"/>
              <w:ind w:left="0"/>
            </w:pPr>
            <w:r>
              <w:t>Planned end date</w:t>
            </w:r>
            <w:r w:rsidR="00F338F0" w:rsidRPr="00412BAA">
              <w:t xml:space="preserve"> </w:t>
            </w:r>
          </w:p>
        </w:tc>
        <w:tc>
          <w:tcPr>
            <w:tcW w:w="6532" w:type="dxa"/>
          </w:tcPr>
          <w:p w14:paraId="4D3538DB" w14:textId="293A1D7B" w:rsidR="00F338F0" w:rsidRPr="006B7543" w:rsidRDefault="004C0690" w:rsidP="00F90ADD">
            <w:pPr>
              <w:pStyle w:val="ListParagraph"/>
              <w:spacing w:line="360" w:lineRule="auto"/>
              <w:ind w:left="329" w:hanging="329"/>
              <w:rPr>
                <w:i/>
              </w:rPr>
            </w:pPr>
            <w:r>
              <w:t>01/09/2015</w:t>
            </w:r>
            <w:r w:rsidR="00F338F0" w:rsidRPr="00412BAA">
              <w:t xml:space="preserve"> (</w:t>
            </w:r>
            <w:proofErr w:type="spellStart"/>
            <w:r w:rsidR="00F338F0" w:rsidRPr="00412BAA">
              <w:t>dd</w:t>
            </w:r>
            <w:proofErr w:type="spellEnd"/>
            <w:r w:rsidR="00F338F0" w:rsidRPr="00412BAA">
              <w:t>/mm/</w:t>
            </w:r>
            <w:proofErr w:type="spellStart"/>
            <w:r w:rsidR="00F338F0" w:rsidRPr="00412BAA">
              <w:t>yyyy</w:t>
            </w:r>
            <w:proofErr w:type="spellEnd"/>
            <w:r w:rsidR="00F338F0" w:rsidRPr="00412BAA">
              <w:t>)</w:t>
            </w:r>
            <w:r w:rsidR="006B7543">
              <w:t xml:space="preserve"> </w:t>
            </w:r>
            <w:r w:rsidR="006B7543">
              <w:rPr>
                <w:i/>
              </w:rPr>
              <w:t>Note: includes ethics application period</w:t>
            </w:r>
          </w:p>
          <w:p w14:paraId="0DD2F889" w14:textId="77777777" w:rsidR="00F338F0" w:rsidRPr="00412BAA" w:rsidRDefault="004C0690" w:rsidP="00F90ADD">
            <w:pPr>
              <w:pStyle w:val="ListParagraph"/>
              <w:spacing w:line="360" w:lineRule="auto"/>
              <w:ind w:left="329" w:hanging="329"/>
            </w:pPr>
            <w:r>
              <w:t>31/08/2016</w:t>
            </w:r>
            <w:r w:rsidR="00F338F0" w:rsidRPr="00412BAA">
              <w:t xml:space="preserve"> (</w:t>
            </w:r>
            <w:proofErr w:type="spellStart"/>
            <w:r w:rsidR="00F338F0" w:rsidRPr="00412BAA">
              <w:t>dd</w:t>
            </w:r>
            <w:proofErr w:type="spellEnd"/>
            <w:r w:rsidR="00F338F0" w:rsidRPr="00412BAA">
              <w:t>/mm/</w:t>
            </w:r>
            <w:proofErr w:type="spellStart"/>
            <w:r w:rsidR="00F338F0" w:rsidRPr="00412BAA">
              <w:t>yyyy</w:t>
            </w:r>
            <w:proofErr w:type="spellEnd"/>
            <w:r w:rsidR="00F338F0" w:rsidRPr="00412BAA">
              <w:t>)</w:t>
            </w:r>
          </w:p>
        </w:tc>
      </w:tr>
    </w:tbl>
    <w:p w14:paraId="0B3C8BD1" w14:textId="77777777" w:rsidR="00F338F0" w:rsidRPr="00412BAA" w:rsidRDefault="00F338F0"/>
    <w:p w14:paraId="2CCC8F31" w14:textId="77777777" w:rsidR="00B05986" w:rsidRPr="00412BAA" w:rsidRDefault="00C31AF8" w:rsidP="00F338F0">
      <w:pPr>
        <w:spacing w:after="0"/>
      </w:pPr>
      <w:r>
        <w:t xml:space="preserve">Medical research: scientific research within the medical setting, with patients as study participants and aiming to answer a research question that is relevant within the health sciences. Study procedures that make a research project bound by WMO law are for example: randomization to treatment arms, </w:t>
      </w:r>
      <w:r w:rsidR="00AA39B4">
        <w:t xml:space="preserve">drawing of (additional) blood, </w:t>
      </w:r>
      <w:r>
        <w:t xml:space="preserve">collection of urine for </w:t>
      </w:r>
      <w:r w:rsidR="00AA39B4">
        <w:t>longer</w:t>
      </w:r>
      <w:r>
        <w:t xml:space="preserve"> periods of time, questionnaires on trauma, taboo subjects or sexuality). The patient needs to be involved in the study, retrospective studies and data collection from medical records only </w:t>
      </w:r>
      <w:r w:rsidR="00FD46B4">
        <w:t xml:space="preserve">are bound by other regulations and general privacy laws. This latter research is evaluated by the Psychology Ethics Committee. </w:t>
      </w:r>
    </w:p>
    <w:p w14:paraId="3E9E2278" w14:textId="77777777" w:rsidR="00FD46B4" w:rsidRDefault="00FD46B4" w:rsidP="00FD46B4">
      <w:pPr>
        <w:spacing w:after="0"/>
        <w:rPr>
          <w:i/>
        </w:rPr>
      </w:pPr>
    </w:p>
    <w:p w14:paraId="539D1D00" w14:textId="77777777" w:rsidR="00B05986" w:rsidRPr="00412BAA" w:rsidRDefault="003140A6" w:rsidP="00FD46B4">
      <w:pPr>
        <w:spacing w:after="0"/>
      </w:pPr>
      <w:r w:rsidRPr="00412BAA">
        <w:rPr>
          <w:i/>
        </w:rPr>
        <w:t xml:space="preserve">NB. </w:t>
      </w:r>
      <w:r w:rsidR="00FD46B4">
        <w:rPr>
          <w:i/>
        </w:rPr>
        <w:t>Executing a WMO-bound study without the appropriate approval is punishable by law.</w:t>
      </w:r>
    </w:p>
    <w:p w14:paraId="4D6E66CF" w14:textId="77777777" w:rsidR="00FD46B4" w:rsidRDefault="00FD46B4" w:rsidP="003D72C8">
      <w:pPr>
        <w:rPr>
          <w:b/>
        </w:rPr>
      </w:pPr>
    </w:p>
    <w:p w14:paraId="1F6AFCED" w14:textId="77777777" w:rsidR="00722569" w:rsidRPr="00412BAA" w:rsidRDefault="00FD46B4" w:rsidP="003D72C8">
      <w:pPr>
        <w:rPr>
          <w:b/>
        </w:rPr>
      </w:pPr>
      <w:r>
        <w:rPr>
          <w:b/>
        </w:rPr>
        <w:t>SUMMARY</w:t>
      </w:r>
    </w:p>
    <w:p w14:paraId="6675CEE3" w14:textId="77777777" w:rsidR="003D72C8" w:rsidRPr="00412BAA" w:rsidRDefault="00FD46B4" w:rsidP="003D72C8">
      <w:r>
        <w:t xml:space="preserve">Give a summary of the proposed study/research line (max 1500 words) Make sure you give sufficient information on the data collection procedures (manipulations, stimuli, questionnaires, certainly when they may be ethically sensitive). </w:t>
      </w:r>
    </w:p>
    <w:p w14:paraId="508EBC8C" w14:textId="77777777" w:rsidR="003D72C8" w:rsidRPr="00412BAA" w:rsidRDefault="00FD46B4" w:rsidP="003D72C8">
      <w:r>
        <w:t>Background</w:t>
      </w:r>
      <w:r w:rsidR="003D72C8" w:rsidRPr="00412BAA">
        <w:t xml:space="preserve">: </w:t>
      </w:r>
    </w:p>
    <w:tbl>
      <w:tblPr>
        <w:tblStyle w:val="TableGrid"/>
        <w:tblW w:w="0" w:type="auto"/>
        <w:tblLook w:val="04A0" w:firstRow="1" w:lastRow="0" w:firstColumn="1" w:lastColumn="0" w:noHBand="0" w:noVBand="1"/>
      </w:tblPr>
      <w:tblGrid>
        <w:gridCol w:w="10740"/>
      </w:tblGrid>
      <w:tr w:rsidR="003D72C8" w:rsidRPr="00412BAA" w14:paraId="293D6EF8" w14:textId="77777777" w:rsidTr="00F90ADD">
        <w:trPr>
          <w:trHeight w:val="747"/>
        </w:trPr>
        <w:tc>
          <w:tcPr>
            <w:tcW w:w="10740" w:type="dxa"/>
          </w:tcPr>
          <w:p w14:paraId="0EE417C9" w14:textId="77777777" w:rsidR="004C0690" w:rsidRPr="003751B9" w:rsidRDefault="004C0690" w:rsidP="00887AA9">
            <w:pPr>
              <w:spacing w:before="120" w:after="120"/>
              <w:ind w:firstLine="567"/>
            </w:pPr>
            <w:r>
              <w:t xml:space="preserve">Research misconduct </w:t>
            </w:r>
            <w:r w:rsidRPr="00B25543">
              <w:t>(fabrication, falsification, and plagiarism)</w:t>
            </w:r>
            <w:r>
              <w:t xml:space="preserve"> </w:t>
            </w:r>
            <w:r w:rsidRPr="0048623D">
              <w:t>undermines the epistemological pursuit of science</w:t>
            </w:r>
            <w:r>
              <w:t xml:space="preserve"> and negatively </w:t>
            </w:r>
            <w:r w:rsidRPr="003751B9">
              <w:t xml:space="preserve">affects the validity of published findings, fairness in the scientific reward system, and trust in science. </w:t>
            </w:r>
          </w:p>
          <w:p w14:paraId="5F713416" w14:textId="77777777" w:rsidR="004C0690" w:rsidRDefault="004C0690" w:rsidP="00887AA9">
            <w:pPr>
              <w:spacing w:before="120" w:after="120"/>
              <w:ind w:firstLine="567"/>
            </w:pPr>
            <w:r w:rsidRPr="003751B9">
              <w:t xml:space="preserve">Consequently, many journals have begun using tools to detect plagiarism and image manipulation in submitted papers </w:t>
            </w:r>
            <w:r w:rsidRPr="003751B9">
              <w:fldChar w:fldCharType="begin" w:fldLock="1"/>
            </w:r>
            <w:r w:rsidRPr="003751B9">
              <w:instrText>ADDIN CSL_CITATION { "citationItems" : [ { "id" : "ITEM-1", "itemData" : { "DOI" : "10.1371/journal.pone.0051928", "ISSN" : "19326203", "PMID" : "23284820", "abstract" : "BACKGROUND: It is not clear which research misconduct policies are adopted by biomedical journals. This study assessed the prevalence and content policies of the most influential biomedical journals on misconduct and procedures for handling and responding to allegations of misconduct.\\n\\nMETHODS: We conducted a cross-sectional study of misconduct policies of 399 high-impact biomedical journals in 27 biomedical categories of the Journal Citation Reports in December 2011. Journal websites were reviewed for information relevant to misconduct policies.\\n\\nRESULTS: Of 399 journals, 140 (35.1%) provided explicit definitions of misconduct. Falsification was explicitly mentioned by 113 (28.3%) journals, fabrication by 104 (26.1%), plagiarism by 224 (56.1%), duplication by 242 (60.7%) and image manipulation by 154 (38.6%). Procedures for responding to misconduct were described in 179 (44.9%) websites, including retraction, (30.8%) and expression of concern (16.3%). Plagiarism-checking services were used by 112 (28.1%) journals. The prevalences of all types of misconduct policies were higher in journals that endorsed any policy from editors' associations, Office of Research Integrity or professional societies compared to those that did not state adherence to these policy-producing bodies. Elsevier and Wiley-Blackwell had the most journals included (22.6% and 14.8%, respectively), with Wiley journals having greater a prevalence of misconduct definition and policies on falsification, fabrication and expression of concern and Elsevier of plagiarism-checking services.\\n\\nCONCLUSIONS: Only a third of top-ranking peer-reviewed journals had publicly-available definitions of misconduct and less than a half described procedures for handling allegations of misconduct. As endorsement of international policies from policy-producing bodies was positively associated with implementation of policies and procedures, journals and their publishers should standardize their policies globally in order to increase public trust in the integrity of the published record in biomedicine.", "author" : [ { "dropping-particle" : "", "family" : "Bosch", "given" : "Xavier", "non-dropping-particle" : "", "parse-names" : false, "suffix" : "" }, { "dropping-particle" : "", "family" : "Hern\u00e1ndez", "given" : "Cristina", "non-dropping-particle" : "", "parse-names" : false, "suffix" : "" }, { "dropping-particle" : "", "family" : "Pericas", "given" : "Juan M.", "non-dropping-particle" : "", "parse-names" : false, "suffix" : "" }, { "dropping-particle" : "", "family" : "Doti", "given" : "Pamela", "non-dropping-particle" : "", "parse-names" : false, "suffix" : "" }, { "dropping-particle" : "", "family" : "Maru\u0161i\u0107", "given" : "Ana", "non-dropping-particle" : "", "parse-names" : false, "suffix" : "" } ], "container-title" : "PLoS ONE", "id" : "ITEM-1", "issue" : "12", "issued" : { "date-parts" : [ [ "2012" ] ] }, "page" : "1-9", "title" : "Misconduct Policies in High-Impact Biomedical Journals", "type" : "article-journal", "volume" : "7" }, "uris" : [ "http://www.mendeley.com/documents/?uuid=89af7f10-33f8-4a21-9e78-2a59af201eda" ] } ], "mendeley" : { "formattedCitation" : "(Bosch, Hern\u00e1ndez, Pericas, Doti, &amp; Maru\u0161i\u0107, 2012)", "plainTextFormattedCitation" : "(Bosch, Hern\u00e1ndez, Pericas, Doti, &amp; Maru\u0161i\u0107, 2012)", "previouslyFormattedCitation" : "(Bosch, Hern\u00e1ndez, Pericas, Doti, &amp; Maru\u0161i\u0107, 2012)" }, "properties" : { "noteIndex" : 0 }, "schema" : "https://github.com/citation-style-language/schema/raw/master/csl-citation.json" }</w:instrText>
            </w:r>
            <w:r w:rsidRPr="003751B9">
              <w:fldChar w:fldCharType="separate"/>
            </w:r>
            <w:r w:rsidRPr="003751B9">
              <w:rPr>
                <w:noProof/>
              </w:rPr>
              <w:t>(Bosch, Hernández, Pericas, Doti, &amp; Marušić, 2012)</w:t>
            </w:r>
            <w:r w:rsidRPr="003751B9">
              <w:fldChar w:fldCharType="end"/>
            </w:r>
            <w:r w:rsidRPr="003751B9">
              <w:t xml:space="preserve">. Although no systematic data on the results of these screenings are currently available, numerous case studies (e.g., </w:t>
            </w:r>
            <w:r>
              <w:t>in the Journal of Cell Biology</w:t>
            </w:r>
            <w:r w:rsidRPr="003751B9">
              <w:t xml:space="preserve">) and their widespread use suggest that these screening tools are effective and useful. In the </w:t>
            </w:r>
            <w:r>
              <w:t>social and behavioral</w:t>
            </w:r>
            <w:r w:rsidRPr="003751B9">
              <w:t xml:space="preserve"> sciences image detection tools are </w:t>
            </w:r>
            <w:r>
              <w:t>less useful</w:t>
            </w:r>
            <w:r w:rsidRPr="003751B9">
              <w:t xml:space="preserve"> because data are primarily quantitative</w:t>
            </w:r>
            <w:r>
              <w:t xml:space="preserve"> and based on observations of behavior, questionnaires, (cognitive) tests, computer tasks, etc</w:t>
            </w:r>
            <w:r w:rsidRPr="003751B9">
              <w:t xml:space="preserve">. </w:t>
            </w:r>
          </w:p>
          <w:p w14:paraId="53C8C771" w14:textId="42F39A0B" w:rsidR="00665029" w:rsidRDefault="00665029" w:rsidP="00887AA9">
            <w:pPr>
              <w:spacing w:before="120" w:after="120"/>
              <w:ind w:firstLine="567"/>
            </w:pPr>
            <w:r>
              <w:t xml:space="preserve">Moreover, current estimates of the prevalence of research misconduct are based on self-report surveys (Collins &amp; </w:t>
            </w:r>
            <w:proofErr w:type="spellStart"/>
            <w:r>
              <w:t>Bornmann</w:t>
            </w:r>
            <w:proofErr w:type="spellEnd"/>
            <w:r>
              <w:t xml:space="preserve">, 2013). These estimates range from .3% through 4.9%, with a weighted mean estimate of 1.97% (Fanelli, 2009). These estimates are based on survey questions that are subject to under-reporting, but also ask the wrong question for estimating true prevalence. These surveys ask whether a researcher has, for example, fabricated data </w:t>
            </w:r>
            <w:r>
              <w:rPr>
                <w:i/>
              </w:rPr>
              <w:t xml:space="preserve">at least </w:t>
            </w:r>
            <w:r>
              <w:t xml:space="preserve">once. This gives an estimate of the prevalence of fabricating researchers, but not the prevalence of research that is affected by fabrication. </w:t>
            </w:r>
          </w:p>
          <w:p w14:paraId="14E8276E" w14:textId="2A7BA579" w:rsidR="003D72C8" w:rsidRPr="00412BAA" w:rsidRDefault="004C0690" w:rsidP="00887AA9">
            <w:pPr>
              <w:spacing w:before="120" w:after="120"/>
              <w:ind w:firstLine="567"/>
              <w:rPr>
                <w:rFonts w:eastAsiaTheme="majorEastAsia"/>
                <w:i/>
                <w:iCs/>
                <w:color w:val="243F60" w:themeColor="accent1" w:themeShade="7F"/>
              </w:rPr>
            </w:pPr>
            <w:r w:rsidRPr="003751B9">
              <w:t>Hence, there is a clear need to develop and validate statistical tools to detect potentially problematic data</w:t>
            </w:r>
            <w:r w:rsidR="006B7543">
              <w:t>. These tools can operate</w:t>
            </w:r>
            <w:r w:rsidRPr="003751B9">
              <w:t xml:space="preserve"> on the basis of either summary data reported in articles</w:t>
            </w:r>
            <w:r>
              <w:t xml:space="preserve"> in the social and behavioral sciences</w:t>
            </w:r>
            <w:r w:rsidRPr="003751B9">
              <w:t xml:space="preserve"> (e.g., significance results, means and standard deviations) or raw data (e.g., from computerized tasks or questionnaires)</w:t>
            </w:r>
            <w:r w:rsidR="006B7543">
              <w:t xml:space="preserve"> and</w:t>
            </w:r>
            <w:r w:rsidRPr="003751B9">
              <w:t xml:space="preserve"> have </w:t>
            </w:r>
            <w:r w:rsidR="006B7543">
              <w:t>prove</w:t>
            </w:r>
            <w:r w:rsidR="00665029">
              <w:t>n</w:t>
            </w:r>
            <w:r w:rsidR="006B7543">
              <w:t xml:space="preserve"> usef</w:t>
            </w:r>
            <w:r w:rsidR="00665029">
              <w:t xml:space="preserve">ul in ad hoc misconduct </w:t>
            </w:r>
            <w:r w:rsidR="00FF2BCB">
              <w:t>investigations</w:t>
            </w:r>
            <w:r w:rsidR="00665029">
              <w:t xml:space="preserve">. </w:t>
            </w:r>
            <w:r w:rsidR="006B7543">
              <w:t xml:space="preserve">We note that </w:t>
            </w:r>
            <w:r w:rsidR="002862AE">
              <w:t xml:space="preserve">in the proposed studies </w:t>
            </w:r>
            <w:r w:rsidR="00665029">
              <w:t>we</w:t>
            </w:r>
            <w:r w:rsidR="006B7543">
              <w:t xml:space="preserve"> will </w:t>
            </w:r>
            <w:r w:rsidR="002862AE">
              <w:rPr>
                <w:i/>
              </w:rPr>
              <w:t>neither</w:t>
            </w:r>
            <w:r w:rsidR="00665029">
              <w:t xml:space="preserve"> apply</w:t>
            </w:r>
            <w:r w:rsidR="006B7543">
              <w:t xml:space="preserve"> </w:t>
            </w:r>
            <w:r w:rsidR="00665029">
              <w:t xml:space="preserve">these statistical tools </w:t>
            </w:r>
            <w:r w:rsidR="006B7543">
              <w:t xml:space="preserve">to </w:t>
            </w:r>
            <w:r w:rsidR="0001239A">
              <w:t xml:space="preserve">actively </w:t>
            </w:r>
            <w:r w:rsidR="006B7543">
              <w:t xml:space="preserve">seek out new misconduct cases </w:t>
            </w:r>
            <w:r w:rsidR="006B7543" w:rsidRPr="00780511">
              <w:t>nor</w:t>
            </w:r>
            <w:r w:rsidR="006B7543">
              <w:t xml:space="preserve"> to encourage a state of </w:t>
            </w:r>
            <w:r w:rsidR="00665029">
              <w:t>d</w:t>
            </w:r>
            <w:r w:rsidR="006B7543">
              <w:t>istrust within the social sciences</w:t>
            </w:r>
            <w:r w:rsidR="00431B98">
              <w:t>; the development of these tools is for scientific purposes in facilitating further research</w:t>
            </w:r>
            <w:r w:rsidR="0001239A">
              <w:t xml:space="preserve"> </w:t>
            </w:r>
            <w:r w:rsidR="002862AE">
              <w:t xml:space="preserve">on data fabrication </w:t>
            </w:r>
            <w:r w:rsidR="0001239A">
              <w:t xml:space="preserve">and providing reviewers </w:t>
            </w:r>
            <w:r w:rsidR="002862AE">
              <w:t xml:space="preserve">of papers </w:t>
            </w:r>
            <w:r w:rsidR="0001239A">
              <w:t>with validated tools</w:t>
            </w:r>
            <w:r w:rsidR="002862AE">
              <w:t xml:space="preserve"> to detect problematic results and/or data</w:t>
            </w:r>
            <w:r w:rsidR="00FF2BCB">
              <w:t xml:space="preserve"> in accordance with the relevant ethical regulations (which include confidentiality and proper </w:t>
            </w:r>
            <w:r w:rsidR="00FF2BCB">
              <w:lastRenderedPageBreak/>
              <w:t xml:space="preserve">procedures). In other words, the proposed studies seek to investigate data patterns in fabricated data rather than be related to any researcher who fabricates these data. To study fabricated data, our study participants (researchers) will be asked to fabricate statistics and data anonymously.  </w:t>
            </w:r>
          </w:p>
        </w:tc>
      </w:tr>
    </w:tbl>
    <w:p w14:paraId="34D6E8ED" w14:textId="77777777" w:rsidR="003D72C8" w:rsidRPr="00412BAA" w:rsidRDefault="00FD46B4" w:rsidP="003D72C8">
      <w:pPr>
        <w:spacing w:before="240"/>
      </w:pPr>
      <w:r>
        <w:lastRenderedPageBreak/>
        <w:t>Research question(s)</w:t>
      </w:r>
      <w:r w:rsidR="003D72C8" w:rsidRPr="00412BAA">
        <w:t>:</w:t>
      </w:r>
    </w:p>
    <w:tbl>
      <w:tblPr>
        <w:tblStyle w:val="TableGrid"/>
        <w:tblW w:w="0" w:type="auto"/>
        <w:tblLook w:val="04A0" w:firstRow="1" w:lastRow="0" w:firstColumn="1" w:lastColumn="0" w:noHBand="0" w:noVBand="1"/>
      </w:tblPr>
      <w:tblGrid>
        <w:gridCol w:w="10740"/>
      </w:tblGrid>
      <w:tr w:rsidR="003D72C8" w:rsidRPr="00412BAA" w14:paraId="18F4B73E" w14:textId="77777777" w:rsidTr="00F90ADD">
        <w:tc>
          <w:tcPr>
            <w:tcW w:w="10740" w:type="dxa"/>
          </w:tcPr>
          <w:p w14:paraId="33B294DB" w14:textId="6DE507CD" w:rsidR="003D72C8" w:rsidRDefault="004C0690" w:rsidP="00780511">
            <w:pPr>
              <w:pStyle w:val="ListParagraph"/>
              <w:numPr>
                <w:ilvl w:val="0"/>
                <w:numId w:val="15"/>
              </w:numPr>
            </w:pPr>
            <w:r>
              <w:t>What is the diagnostic performance of</w:t>
            </w:r>
            <w:r w:rsidRPr="0048623D">
              <w:t xml:space="preserve"> different statistical </w:t>
            </w:r>
            <w:r>
              <w:t>tools</w:t>
            </w:r>
            <w:r w:rsidRPr="0048623D">
              <w:t xml:space="preserve"> to detect </w:t>
            </w:r>
            <w:r>
              <w:t>fabricated behavioral data?</w:t>
            </w:r>
          </w:p>
          <w:p w14:paraId="65055758" w14:textId="6487DF3B" w:rsidR="003D72C8" w:rsidRPr="00412BAA" w:rsidRDefault="004C0690" w:rsidP="00780511">
            <w:pPr>
              <w:pStyle w:val="ListParagraph"/>
              <w:numPr>
                <w:ilvl w:val="0"/>
                <w:numId w:val="15"/>
              </w:numPr>
            </w:pPr>
            <w:r>
              <w:t xml:space="preserve">What are the </w:t>
            </w:r>
            <w:proofErr w:type="spellStart"/>
            <w:r>
              <w:t>modi</w:t>
            </w:r>
            <w:proofErr w:type="spellEnd"/>
            <w:r>
              <w:t xml:space="preserve"> operandi of </w:t>
            </w:r>
            <w:r w:rsidR="00A63FAB">
              <w:t>fabricating data?</w:t>
            </w:r>
          </w:p>
        </w:tc>
      </w:tr>
    </w:tbl>
    <w:p w14:paraId="7F268B0E" w14:textId="77777777" w:rsidR="003D72C8" w:rsidRPr="00412BAA" w:rsidRDefault="00FD46B4" w:rsidP="003D72C8">
      <w:pPr>
        <w:spacing w:before="240"/>
      </w:pPr>
      <w:r>
        <w:t>Study design</w:t>
      </w:r>
      <w:r w:rsidR="003D72C8" w:rsidRPr="00412BAA">
        <w:t>:</w:t>
      </w:r>
    </w:p>
    <w:tbl>
      <w:tblPr>
        <w:tblStyle w:val="TableGrid"/>
        <w:tblW w:w="0" w:type="auto"/>
        <w:tblLook w:val="04A0" w:firstRow="1" w:lastRow="0" w:firstColumn="1" w:lastColumn="0" w:noHBand="0" w:noVBand="1"/>
      </w:tblPr>
      <w:tblGrid>
        <w:gridCol w:w="10740"/>
      </w:tblGrid>
      <w:tr w:rsidR="003D72C8" w:rsidRPr="00412BAA" w14:paraId="29A83D9A" w14:textId="77777777" w:rsidTr="00F90ADD">
        <w:tc>
          <w:tcPr>
            <w:tcW w:w="10740" w:type="dxa"/>
          </w:tcPr>
          <w:p w14:paraId="04B18782" w14:textId="4ECB36D6" w:rsidR="003D72C8" w:rsidRPr="00412BAA" w:rsidRDefault="00FC47D8" w:rsidP="00431B98">
            <w:r>
              <w:t xml:space="preserve">One condition design for both study 1 and study 2 </w:t>
            </w:r>
          </w:p>
        </w:tc>
      </w:tr>
    </w:tbl>
    <w:p w14:paraId="364FF957" w14:textId="77777777" w:rsidR="003D72C8" w:rsidRPr="00412BAA" w:rsidRDefault="00FD46B4" w:rsidP="003D72C8">
      <w:pPr>
        <w:spacing w:before="240"/>
      </w:pPr>
      <w:r>
        <w:t>Procedure &amp; materials:</w:t>
      </w:r>
    </w:p>
    <w:tbl>
      <w:tblPr>
        <w:tblStyle w:val="TableGrid"/>
        <w:tblW w:w="0" w:type="auto"/>
        <w:tblLook w:val="04A0" w:firstRow="1" w:lastRow="0" w:firstColumn="1" w:lastColumn="0" w:noHBand="0" w:noVBand="1"/>
      </w:tblPr>
      <w:tblGrid>
        <w:gridCol w:w="10740"/>
      </w:tblGrid>
      <w:tr w:rsidR="003D72C8" w:rsidRPr="00412BAA" w14:paraId="633D5B51" w14:textId="77777777" w:rsidTr="00F90ADD">
        <w:tc>
          <w:tcPr>
            <w:tcW w:w="10740" w:type="dxa"/>
          </w:tcPr>
          <w:p w14:paraId="351D4184" w14:textId="77777777" w:rsidR="00A63FAB" w:rsidRPr="00A63FAB" w:rsidRDefault="00A63FAB" w:rsidP="00FC47D8">
            <w:pPr>
              <w:spacing w:before="120"/>
              <w:rPr>
                <w:b/>
              </w:rPr>
            </w:pPr>
            <w:r>
              <w:rPr>
                <w:b/>
              </w:rPr>
              <w:t>Study 1</w:t>
            </w:r>
          </w:p>
          <w:p w14:paraId="3E6746A9" w14:textId="55925BE5" w:rsidR="00FC47D8" w:rsidRDefault="00FC47D8" w:rsidP="00780511">
            <w:pPr>
              <w:spacing w:before="120"/>
              <w:ind w:firstLine="596"/>
              <w:rPr>
                <w:rFonts w:eastAsiaTheme="majorEastAsia"/>
                <w:i/>
                <w:iCs/>
                <w:color w:val="243F60" w:themeColor="accent1" w:themeShade="7F"/>
              </w:rPr>
            </w:pPr>
            <w:r w:rsidRPr="00A32CCE">
              <w:t xml:space="preserve">We will invite </w:t>
            </w:r>
            <w:r w:rsidR="006A686F">
              <w:t>participants for on online experiment via email</w:t>
            </w:r>
            <w:r w:rsidR="00431B98">
              <w:t xml:space="preserve"> (see Appendix for </w:t>
            </w:r>
            <w:r w:rsidR="00665029">
              <w:t xml:space="preserve">proposed </w:t>
            </w:r>
            <w:r w:rsidR="00431B98">
              <w:t xml:space="preserve">invitation </w:t>
            </w:r>
            <w:r w:rsidR="00665029">
              <w:t>format</w:t>
            </w:r>
            <w:r w:rsidR="00431B98">
              <w:t>)</w:t>
            </w:r>
            <w:r w:rsidR="006A686F">
              <w:t xml:space="preserve">. Potential </w:t>
            </w:r>
            <w:r w:rsidR="00431B98">
              <w:t xml:space="preserve">respondents </w:t>
            </w:r>
            <w:r w:rsidR="006A686F">
              <w:t xml:space="preserve">are </w:t>
            </w:r>
            <w:r w:rsidRPr="00A32CCE">
              <w:t>psychological researchers</w:t>
            </w:r>
            <w:r>
              <w:t xml:space="preserve"> who have published in high-impact peer-reviewed psychology journals in 2015. We aim to collect </w:t>
            </w:r>
            <w:r w:rsidR="00E751E3">
              <w:t xml:space="preserve">data </w:t>
            </w:r>
            <w:r w:rsidR="00E751E3" w:rsidRPr="00175996">
              <w:t xml:space="preserve">from </w:t>
            </w:r>
            <w:r w:rsidR="0001239A" w:rsidRPr="00175996">
              <w:t xml:space="preserve">at least </w:t>
            </w:r>
            <w:r w:rsidRPr="00175996">
              <w:t xml:space="preserve">36 </w:t>
            </w:r>
            <w:r w:rsidR="00E751E3" w:rsidRPr="00175996">
              <w:t>respondents</w:t>
            </w:r>
            <w:r>
              <w:t xml:space="preserve">. </w:t>
            </w:r>
            <w:r w:rsidRPr="0048623D">
              <w:t xml:space="preserve">Before participating in the study, the </w:t>
            </w:r>
            <w:r>
              <w:t xml:space="preserve">respondent is presented with a </w:t>
            </w:r>
            <w:r w:rsidRPr="0048623D">
              <w:t xml:space="preserve">consent form </w:t>
            </w:r>
            <w:r>
              <w:t xml:space="preserve">that </w:t>
            </w:r>
            <w:r w:rsidRPr="0048623D">
              <w:t>clearly describes</w:t>
            </w:r>
            <w:r w:rsidR="006A686F">
              <w:t xml:space="preserve"> that</w:t>
            </w:r>
            <w:r w:rsidRPr="0048623D">
              <w:t xml:space="preserve"> the study requires </w:t>
            </w:r>
            <w:r w:rsidR="006A686F">
              <w:t xml:space="preserve">the respondent to openly fabricate </w:t>
            </w:r>
            <w:r w:rsidRPr="0048623D">
              <w:t xml:space="preserve">data fabrication </w:t>
            </w:r>
            <w:r w:rsidR="006A686F">
              <w:t>purely for research purposes. The form also indicates that</w:t>
            </w:r>
            <w:r w:rsidR="002F5F28">
              <w:t xml:space="preserve"> </w:t>
            </w:r>
            <w:r>
              <w:t xml:space="preserve">these </w:t>
            </w:r>
            <w:r w:rsidR="006A686F">
              <w:t xml:space="preserve">openly fabricated </w:t>
            </w:r>
            <w:r>
              <w:t>data are subsequently subjected to statistical tools to detect data fabrication</w:t>
            </w:r>
            <w:r w:rsidRPr="0048623D">
              <w:t xml:space="preserve">. </w:t>
            </w:r>
            <w:r>
              <w:t>The</w:t>
            </w:r>
            <w:r w:rsidR="00A66F36">
              <w:t xml:space="preserve"> online</w:t>
            </w:r>
            <w:r>
              <w:t xml:space="preserve"> survey ensures anonymity</w:t>
            </w:r>
            <w:r w:rsidR="00665029">
              <w:t xml:space="preserve"> by removing all information</w:t>
            </w:r>
            <w:r w:rsidR="002862AE">
              <w:t xml:space="preserve"> that enables respondent identification</w:t>
            </w:r>
            <w:r w:rsidRPr="0048623D">
              <w:t>. Upon giving informed consent, participants will be prompted to keep notes during the study with respect to how they fabric</w:t>
            </w:r>
            <w:r>
              <w:t>ate data</w:t>
            </w:r>
            <w:r w:rsidRPr="0048623D">
              <w:t>.</w:t>
            </w:r>
            <w:r>
              <w:t xml:space="preserve"> </w:t>
            </w:r>
            <w:r w:rsidR="00A66F36">
              <w:t xml:space="preserve">It will also be </w:t>
            </w:r>
            <w:r w:rsidR="00F56980">
              <w:t xml:space="preserve">explicated </w:t>
            </w:r>
            <w:r w:rsidR="00A66F36">
              <w:t>that</w:t>
            </w:r>
            <w:r w:rsidR="00F56980">
              <w:t xml:space="preserve"> respondents</w:t>
            </w:r>
            <w:r w:rsidR="00A66F36">
              <w:t xml:space="preserve"> </w:t>
            </w:r>
            <w:r w:rsidR="0001239A">
              <w:t>will</w:t>
            </w:r>
            <w:r w:rsidR="00A66F36">
              <w:t xml:space="preserve"> not </w:t>
            </w:r>
            <w:r w:rsidR="00F56980">
              <w:t>(and cannot</w:t>
            </w:r>
            <w:r w:rsidR="003F5D5A">
              <w:t xml:space="preserve"> due to </w:t>
            </w:r>
            <w:r w:rsidR="00FA6B64">
              <w:t>masked responses</w:t>
            </w:r>
            <w:r w:rsidR="00F56980">
              <w:t xml:space="preserve">) </w:t>
            </w:r>
            <w:r w:rsidR="0001239A">
              <w:t xml:space="preserve">be </w:t>
            </w:r>
            <w:r w:rsidR="00A66F36">
              <w:t>accused of any</w:t>
            </w:r>
            <w:r w:rsidR="00E751E3">
              <w:t xml:space="preserve"> wrongdo</w:t>
            </w:r>
            <w:r w:rsidR="00A66F36">
              <w:t>ing or anything unethical</w:t>
            </w:r>
            <w:r w:rsidR="00F56980">
              <w:t xml:space="preserve"> as a result of this study</w:t>
            </w:r>
            <w:r w:rsidR="00A66F36">
              <w:t xml:space="preserve">. </w:t>
            </w:r>
          </w:p>
          <w:p w14:paraId="1B0E95D7" w14:textId="5167A66B" w:rsidR="00FC47D8" w:rsidRPr="00070F99" w:rsidRDefault="00FC47D8" w:rsidP="00780511">
            <w:pPr>
              <w:ind w:firstLine="596"/>
              <w:rPr>
                <w:rFonts w:eastAsiaTheme="majorEastAsia"/>
                <w:i/>
                <w:iCs/>
                <w:color w:val="243F60" w:themeColor="accent1" w:themeShade="7F"/>
              </w:rPr>
            </w:pPr>
            <w:r w:rsidRPr="0048623D">
              <w:t>In the proposed study,</w:t>
            </w:r>
            <w:r>
              <w:t xml:space="preserve"> respondents are asked to </w:t>
            </w:r>
            <w:r w:rsidR="00F56980">
              <w:t xml:space="preserve">generate </w:t>
            </w:r>
            <w:r>
              <w:t xml:space="preserve">summary statistics for four studies on the well-known anchoring effect </w:t>
            </w:r>
            <w:r w:rsidRPr="0048623D">
              <w:fldChar w:fldCharType="begin" w:fldLock="1"/>
            </w:r>
            <w:r w:rsidRPr="0048623D">
              <w:instrText>ADDIN CSL_CITATION { "citationItems" : [ { "id" : "ITEM-1", "itemData" : { "DOI" : "10.1177/01461672952111004", "ISBN" : "0146-1672", "ISSN" : "0146-1672", "PMID" : "803973233", "abstract" : "The authors describe a method for the quantitative study of anchoring effects in estimation tasks. A calibration group provides estimates of a set of uncertain quantities. Subjects in the anchored condition first judge whether a specified number (the anchor) is higher or lower than the true value before estimating each quantity. The anchors are set at predetermined percentiles of the distribution of estimates in the calibration group (15th and 85th percentiles in this study). This procedure permits the transformation of anchored estimates into percentiles in the calibration. group, allows pooling of results across problems, and provides a natural measure of the size of the effect. The authors illustrate the method by a demonstration that the initial judgment of the anchor is susceptible to an anchoring-like bias and by an analysis of the relation between anchoring and subjective confidence.", "author" : [ { "dropping-particle" : "", "family" : "Jacowitz", "given" : "K. E.", "non-dropping-particle" : "", "parse-names" : false, "suffix" : "" }, { "dropping-particle" : "", "family" : "Kahneman", "given" : "D.", "non-dropping-particle" : "", "parse-names" : false, "suffix" : "" } ], "container-title" : "Personality and Social Psychology Bulletin", "id" : "ITEM-1", "issued" : { "date-parts" : [ [ "1995" ] ] }, "page" : "1161-1166", "title" : "Measures of Anchoring in Estimation Tasks", "type" : "article", "volume" : "21" }, "uris" : [ "http://www.mendeley.com/documents/?uuid=214eb0ae-ad5c-45ce-8901-bd1c28038e26" ] } ], "mendeley" : { "formattedCitation" : "(Jacowitz &amp; Kahneman, 1995)", "plainTextFormattedCitation" : "(Jacowitz &amp; Kahneman, 1995)", "previouslyFormattedCitation" : "(Jacowitz &amp; Kahneman, 1995)" }, "properties" : { "noteIndex" : 0 }, "schema" : "https://github.com/citation-style-language/schema/raw/master/csl-citation.json" }</w:instrText>
            </w:r>
            <w:r w:rsidRPr="0048623D">
              <w:fldChar w:fldCharType="separate"/>
            </w:r>
            <w:r w:rsidRPr="0048623D">
              <w:rPr>
                <w:noProof/>
              </w:rPr>
              <w:t>(Jacowitz &amp; Kahneman, 1995)</w:t>
            </w:r>
            <w:r w:rsidRPr="0048623D">
              <w:fldChar w:fldCharType="end"/>
            </w:r>
            <w:r w:rsidRPr="0048623D">
              <w:t xml:space="preserve">. </w:t>
            </w:r>
            <w:r>
              <w:t xml:space="preserve">The anchoring effect refers to the tendency of people to use (irrelevant) quantitative information when making decisions or estimations. </w:t>
            </w:r>
            <w:r w:rsidRPr="0048623D">
              <w:t xml:space="preserve">For example, </w:t>
            </w:r>
            <w:r>
              <w:t xml:space="preserve">when asking </w:t>
            </w:r>
            <w:r w:rsidRPr="0048623D">
              <w:t>“The Nile is more than 1,500 miles long. How long do you think it is?”</w:t>
            </w:r>
            <w:r>
              <w:t xml:space="preserve"> people tend to underestimate the length of the Nile, but tend to overestimate when the anchor is 10,000 miles.</w:t>
            </w:r>
            <w:r w:rsidRPr="0048623D">
              <w:t xml:space="preserve"> </w:t>
            </w:r>
            <w:r>
              <w:t>Each study includes one of</w:t>
            </w:r>
            <w:r w:rsidRPr="00C535FA">
              <w:t xml:space="preserve"> the four following questions</w:t>
            </w:r>
            <w:r>
              <w:t xml:space="preserve">, as in </w:t>
            </w:r>
            <w:r>
              <w:fldChar w:fldCharType="begin" w:fldLock="1"/>
            </w:r>
            <w:r>
              <w:instrText>ADDIN CSL_CITATION { "citationItems" : [ { "id" : "ITEM-1", "itemData" : { "DOI" : "10.1027/1864-9335/a000178", "ISSN" : "1864-9335", "author" : [ { "dropping-particle" : "", "family" : "Klein", "given" : "Richard A.", "non-dropping-particle" : "", "parse-names" : false, "suffix" : "" }, { "dropping-particle" : "", "family" : "Ratliff", "given" : "Kate A.", "non-dropping-particle" : "", "parse-names" : false, "suffix" : "" }, { "dropping-particle" : "", "family" : "Vianello", "given" : "Michelangelo", "non-dropping-particle" : "", "parse-names" : false, "suffix" : "" }, { "dropping-particle" : "", "family" : "Adams", "given" : "Reginald B.", "non-dropping-particle" : "", "parse-names" : false, "suffix" : "" }, { "dropping-particle" : "", "family" : "Bahn\u00edk", "given" : "\u0160t\u011bp\u00e1n", "non-dropping-particle" : "", "parse-names" : false, "suffix" : "" }, { "dropping-particle" : "", "family" : "Bernstein", "given" : "Michael J.", "non-dropping-particle" : "", "parse-names" : false, "suffix" : "" }, { "dropping-particle" : "", "family" : "Bocian", "given" : "Konrad", "non-dropping-particle" : "", "parse-names" : false, "suffix" : "" }, { "dropping-particle" : "", "family" : "Brandt", "given" : "Mark J.", "non-dropping-particle" : "", "parse-names" : false, "suffix" : "" }, { "dropping-particle" : "", "family" : "Brooks", "given" : "Beach", "non-dropping-particle" : "", "parse-names" : false, "suffix" : "" }, { "dropping-particle" : "", "family" : "Brumbaugh", "given" : "Claudia Chloe", "non-dropping-particle" : "", "parse-names" : false, "suffix" : "" }, { "dropping-particle" : "", "family" : "Cemalcilar", "given" : "Zeynep", "non-dropping-particle" : "", "parse-names" : false, "suffix" : "" }, { "dropping-particle" : "", "family" : "Chandler", "given" : "Jesse", "non-dropping-particle" : "", "parse-names" : false, "suffix" : "" }, { "dropping-particle" : "", "family" : "Cheong", "given" : "Winnee", "non-dropping-particle" : "", "parse-names" : false, "suffix" : "" }, { "dropping-particle" : "", "family" : "Davis", "given" : "William E.", "non-dropping-particle" : "", "parse-names" : false, "suffix" : "" }, { "dropping-particle" : "", "family" : "Devos", "given" : "Thierry", "non-dropping-particle" : "", "parse-names" : false, "suffix" : "" }, { "dropping-particle" : "", "family" : "Eisner", "given" : "Matthew", "non-dropping-particle" : "", "parse-names" : false, "suffix" : "" }, { "dropping-particle" : "", "family" : "Frankowska", "given" : "Natalia", "non-dropping-particle" : "", "parse-names" : false, "suffix" : "" }, { "dropping-particle" : "", "family" : "Furrow", "given" : "David", "non-dropping-particle" : "", "parse-names" : false, "suffix" : "" }, { "dropping-particle" : "", "family" : "Galliani", "given" : "Elisa Maria", "non-dropping-particle" : "", "parse-names" : false, "suffix" : "" }, { "dropping-particle" : "", "family" : "Hasselman", "given" : "Fred", "non-dropping-particle" : "", "parse-names" : false, "suffix" : "" }, { "dropping-particle" : "", "family" : "Hicks", "given" : "Joshua a.", "non-dropping-particle" : "", "parse-names" : false, "suffix" : "" }, { "dropping-particle" : "", "family" : "Hovermale", "given" : "James F.", "non-dropping-particle" : "", "parse-names" : false, "suffix" : "" }, { "dropping-particle" : "", "family" : "Hunt", "given" : "S. Jane", "non-dropping-particle" : "", "parse-names" : false, "suffix" : "" }, { "dropping-particle" : "", "family" : "Huntsinger", "given" : "Jeffrey R.", "non-dropping-particle" : "", "parse-names" : false, "suffix" : "" }, { "dropping-particle" : "", "family" : "IJzerman", "given" : "Hans", "non-dropping-particle" : "", "parse-names" : false, "suffix" : "" }, { "dropping-particle" : "", "family" : "John", "given" : "Melissa-Sue", "non-dropping-particle" : "", "parse-names" : false, "suffix" : "" }, { "dropping-particle" : "", "family" : "Joy-Gaba", "given" : "Jennifer a.", "non-dropping-particle" : "", "parse-names" : false, "suffix" : "" }, { "dropping-particle" : "", "family" : "Barry Kappes", "given" : "Heather", "non-dropping-particle" : "", "parse-names" : false, "suffix" : "" }, { "dropping-particle" : "", "family" : "Krueger", "given" : "Lacy E.", "non-dropping-particle" : "", "parse-names" : false, "suffix" : "" }, { "dropping-particle" : "", "family" : "Kurtz", "given" : "Jaime", "non-dropping-particle" : "", "parse-names" : false, "suffix" : "" }, { "dropping-particle" : "", "family" : "Levitan", "given" : "Carmel a.", "non-dropping-particle" : "", "parse-names" : false, "suffix" : "" }, { "dropping-particle" : "", "family" : "Mallett", "given" : "Robyn K.", "non-dropping-particle" : "", "parse-names" : false, "suffix" : "" }, { "dropping-particle" : "", "family" : "Morris", "given" : "Wendy L.", "non-dropping-particle" : "", "parse-names" : false, "suffix" : "" }, { "dropping-particle" : "", "family" : "Nelson", "given" : "Anthony J.", "non-dropping-particle" : "", "parse-names" : false, "suffix" : "" }, { "dropping-particle" : "", "family" : "Nier", "given" : "Jason a.", "non-dropping-particle" : "", "parse-names" : false, "suffix" : "" }, { "dropping-particle" : "", "family" : "Packard", "given" : "Grant", "non-dropping-particle" : "", "parse-names" : false, "suffix" : "" }, { "dropping-particle" : "", "family" : "Pilati", "given" : "Ronaldo", "non-dropping-particle" : "", "parse-names" : false, "suffix" : "" }, { "dropping-particle" : "", "family" : "Rutchick", "given" : "Abraham M.", "non-dropping-particle" : "", "parse-names" : false, "suffix" : "" }, { "dropping-particle" : "", "family" : "Schmidt", "given" : "Kathleen", "non-dropping-particle" : "", "parse-names" : false, "suffix" : "" }, { "dropping-particle" : "", "family" : "Skorinko", "given" : "Jeanine L.", "non-dropping-particle" : "", "parse-names" : false, "suffix" : "" }, { "dropping-particle" : "", "family" : "Smith", "given" : "Robert", "non-dropping-particle" : "", "parse-names" : false, "suffix" : "" }, { "dropping-particle" : "", "family" : "Steiner", "given" : "Troy G.", "non-dropping-particle" : "", "parse-names" : false, "suffix" : "" }, { "dropping-particle" : "", "family" : "Storbeck", "given" : "Justin", "non-dropping-particle" : "", "parse-names" : false, "suffix" : "" }, { "dropping-particle" : "", "family" : "Swol", "given" : "Lyn M.", "non-dropping-particle" : "Van", "parse-names" : false, "suffix" : "" }, { "dropping-particle" : "", "family" : "Thompson", "given" : "Donna", "non-dropping-particle" : "", "parse-names" : false, "suffix" : "" }, { "dropping-particle" : "", "family" : "\u2018t Veer", "given" : "a. E.", "non-dropping-particle" : "van", "parse-names" : false, "suffix" : "" }, { "dropping-particle" : "", "family" : "Ann Vaughn", "given" : "Leigh", "non-dropping-particle" : "", "parse-names" : false, "suffix" : "" }, { "dropping-particle" : "", "family" : "Vranka", "given" : "Marek", "non-dropping-particle" : "", "parse-names" : false, "suffix" : "" }, { "dropping-particle" : "", "family" : "Wichman", "given" : "Aaron L.", "non-dropping-particle" : "", "parse-names" : false, "suffix" : "" }, { "dropping-particle" : "", "family" : "Woodzicka", "given" : "Julie a.", "non-dropping-particle" : "", "parse-names" : false, "suffix" : "" }, { "dropping-particle" : "", "family" : "Nosek", "given" : "Brian a.", "non-dropping-particle" : "", "parse-names" : false, "suffix" : "" } ], "container-title" : "Social Psychology", "id" : "ITEM-1", "issued" : { "date-parts" : [ [ "2014", "1", "1" ] ] }, "page" : "142-152", "title" : "Investigating variation in replicability", "type" : "article-journal", "volume" : "45" }, "uris" : [ "http://www.mendeley.com/documents/?uuid=611b3f5a-8eb6-43f2-937e-2c26556668a3" ] } ], "mendeley" : { "formattedCitation" : "(Klein et al., 2014)", "manualFormatting" : "Klein et al. (2014)", "plainTextFormattedCitation" : "(Klein et al., 2014)", "previouslyFormattedCitation" : "(Klein et al., 2014)" }, "properties" : { "noteIndex" : 0 }, "schema" : "https://github.com/citation-style-language/schema/raw/master/csl-citation.json" }</w:instrText>
            </w:r>
            <w:r>
              <w:fldChar w:fldCharType="separate"/>
            </w:r>
            <w:r>
              <w:rPr>
                <w:noProof/>
              </w:rPr>
              <w:t>Klein et al.</w:t>
            </w:r>
            <w:r w:rsidRPr="00407A1D">
              <w:rPr>
                <w:noProof/>
              </w:rPr>
              <w:t xml:space="preserve"> </w:t>
            </w:r>
            <w:r>
              <w:rPr>
                <w:noProof/>
              </w:rPr>
              <w:t>(</w:t>
            </w:r>
            <w:r w:rsidRPr="00407A1D">
              <w:rPr>
                <w:noProof/>
              </w:rPr>
              <w:t>2014)</w:t>
            </w:r>
            <w:r>
              <w:fldChar w:fldCharType="end"/>
            </w:r>
            <w:r w:rsidRPr="00C535FA">
              <w:t>: (i) distance from San Francisco to New York, (ii) population of Chicago, (iii) height of Mt. Everest, and (iv) number of babies born per day in the United States.</w:t>
            </w:r>
            <w:r>
              <w:t xml:space="preserve"> </w:t>
            </w:r>
            <w:r w:rsidRPr="00D53A1E">
              <w:t xml:space="preserve">For each question, there </w:t>
            </w:r>
            <w:r>
              <w:t>were</w:t>
            </w:r>
            <w:r w:rsidRPr="00D53A1E">
              <w:t xml:space="preserve"> two </w:t>
            </w:r>
            <w:r w:rsidRPr="00070F99">
              <w:t>different conditions: a high and a low anchor compared to the true answer. Respondents are p</w:t>
            </w:r>
            <w:r w:rsidR="00822D79" w:rsidRPr="00070F99">
              <w:t xml:space="preserve">rovided with the true value. </w:t>
            </w:r>
          </w:p>
          <w:p w14:paraId="199727C8" w14:textId="0E5766F9" w:rsidR="00FC47D8" w:rsidRPr="0048623D" w:rsidRDefault="00FC47D8" w:rsidP="00780511">
            <w:pPr>
              <w:ind w:firstLine="596"/>
            </w:pPr>
            <w:r w:rsidRPr="00070F99">
              <w:t xml:space="preserve">Thirty-six </w:t>
            </w:r>
            <w:r w:rsidR="00070F99" w:rsidRPr="00070F99">
              <w:t xml:space="preserve">independent </w:t>
            </w:r>
            <w:r w:rsidRPr="00070F99">
              <w:t xml:space="preserve">respondents are asked to </w:t>
            </w:r>
            <w:r w:rsidR="00822D79" w:rsidRPr="00070F99">
              <w:t xml:space="preserve">each </w:t>
            </w:r>
            <w:r w:rsidR="00F56980" w:rsidRPr="00070F99">
              <w:t xml:space="preserve">generate </w:t>
            </w:r>
            <w:r w:rsidRPr="00070F99">
              <w:t>an effect size, two group sizes, two means and two standard deviations (</w:t>
            </w:r>
            <w:proofErr w:type="spellStart"/>
            <w:r w:rsidRPr="00070F99">
              <w:t>sd</w:t>
            </w:r>
            <w:proofErr w:type="spellEnd"/>
            <w:r w:rsidRPr="00070F99">
              <w:t>) for each of the four studies</w:t>
            </w:r>
            <w:r w:rsidR="00070F99" w:rsidRPr="00070F99">
              <w:t xml:space="preserve"> in a within-subjects fashion</w:t>
            </w:r>
            <w:r w:rsidRPr="00070F99">
              <w:t xml:space="preserve">. That is, 2 (conditions) × 2 (sex) × 4 (question) × 2 (mean </w:t>
            </w:r>
            <w:r w:rsidR="00F56980" w:rsidRPr="00070F99">
              <w:t xml:space="preserve">and </w:t>
            </w:r>
            <w:proofErr w:type="spellStart"/>
            <w:r w:rsidRPr="00070F99">
              <w:t>sd</w:t>
            </w:r>
            <w:proofErr w:type="spellEnd"/>
            <w:r w:rsidRPr="00070F99">
              <w:t xml:space="preserve">) + 2 (sex) × 2 (conditions) × 4 (group sizes) = 48 statistics are </w:t>
            </w:r>
            <w:r w:rsidR="00F56980" w:rsidRPr="00070F99">
              <w:t xml:space="preserve">generated </w:t>
            </w:r>
            <w:r w:rsidRPr="00070F99">
              <w:t>by each respondent</w:t>
            </w:r>
            <w:r w:rsidR="00822D79" w:rsidRPr="00070F99">
              <w:t xml:space="preserve"> (within-subjects design)</w:t>
            </w:r>
            <w:r w:rsidRPr="00070F99">
              <w:t xml:space="preserve">. We instruct respondents to </w:t>
            </w:r>
            <w:r w:rsidR="00F56980" w:rsidRPr="00070F99">
              <w:t xml:space="preserve">generate </w:t>
            </w:r>
            <w:r w:rsidRPr="00070F99">
              <w:t xml:space="preserve">results for the hypotheses (i) no effect of sex, (ii) main effect of condition, and (iii) randomly assigned group sizes, under the restriction that total sample size equals 100. We provide an Excel file that computes the effect size and test statistic based on sample size, means, and standard deviations, but respondents are free to </w:t>
            </w:r>
            <w:r w:rsidR="00F56980" w:rsidRPr="00070F99">
              <w:t xml:space="preserve">generate </w:t>
            </w:r>
            <w:r w:rsidRPr="00070F99">
              <w:t>the statistics in any way they like.</w:t>
            </w:r>
            <w:r w:rsidRPr="0048623D">
              <w:t xml:space="preserve"> </w:t>
            </w:r>
          </w:p>
          <w:p w14:paraId="56DDF2DB" w14:textId="16A0A9E3" w:rsidR="00FC47D8" w:rsidRPr="0048623D" w:rsidRDefault="00FC47D8" w:rsidP="00780511">
            <w:pPr>
              <w:ind w:firstLine="596"/>
            </w:pPr>
            <w:r>
              <w:t>Subsequently, r</w:t>
            </w:r>
            <w:r w:rsidRPr="0048623D">
              <w:t xml:space="preserve">espondents are </w:t>
            </w:r>
            <w:r>
              <w:t xml:space="preserve">asked </w:t>
            </w:r>
            <w:r w:rsidRPr="0048623D">
              <w:t xml:space="preserve">how they </w:t>
            </w:r>
            <w:r w:rsidR="00F56980">
              <w:t>generated</w:t>
            </w:r>
            <w:r w:rsidR="00F56980" w:rsidRPr="0048623D">
              <w:t xml:space="preserve"> </w:t>
            </w:r>
            <w:r w:rsidRPr="0048623D">
              <w:t>data. This inquiry is twofold. First, respondents are asked questions with respect to their statistical knowledge</w:t>
            </w:r>
            <w:r>
              <w:t xml:space="preserve"> via </w:t>
            </w:r>
            <w:r w:rsidRPr="0048623D">
              <w:t>a</w:t>
            </w:r>
            <w:r w:rsidR="00AE752D">
              <w:t>n online</w:t>
            </w:r>
            <w:r w:rsidRPr="0048623D">
              <w:t xml:space="preserve"> self-report rating of their statistical knowledge </w:t>
            </w:r>
            <w:r>
              <w:t>(1, poor, through 10, excellent)</w:t>
            </w:r>
            <w:r w:rsidRPr="0048623D">
              <w:t xml:space="preserve"> and </w:t>
            </w:r>
            <w:r>
              <w:t>which</w:t>
            </w:r>
            <w:r w:rsidRPr="0048623D">
              <w:t xml:space="preserve"> statistical packages they frequently use </w:t>
            </w:r>
            <w:r>
              <w:t>(e.g.</w:t>
            </w:r>
            <w:r w:rsidRPr="0048623D">
              <w:t>, SPSS, R, SAS</w:t>
            </w:r>
            <w:r>
              <w:t>)</w:t>
            </w:r>
            <w:r w:rsidRPr="0048623D">
              <w:t>. Second, a semi-structured</w:t>
            </w:r>
            <w:r w:rsidR="003F337F">
              <w:t>, online, and anonymous</w:t>
            </w:r>
            <w:r w:rsidRPr="0048623D">
              <w:t xml:space="preserve"> inquiry is conducted. </w:t>
            </w:r>
            <w:r>
              <w:t>First, t</w:t>
            </w:r>
            <w:r w:rsidRPr="0048623D">
              <w:t xml:space="preserve">he respondent is asked to </w:t>
            </w:r>
            <w:r>
              <w:t xml:space="preserve">freely </w:t>
            </w:r>
            <w:r w:rsidRPr="0048623D">
              <w:t xml:space="preserve">describe how </w:t>
            </w:r>
            <w:r>
              <w:t xml:space="preserve">the results were </w:t>
            </w:r>
            <w:r w:rsidR="00F56980">
              <w:t>generated</w:t>
            </w:r>
            <w:r>
              <w:t>. Second</w:t>
            </w:r>
            <w:r w:rsidRPr="0048623D">
              <w:t xml:space="preserve">, structured questions are posed with respect to the application of data simulation (yes/no), fabricating an entire dataset (yes/no), and using trial-and-error to come to </w:t>
            </w:r>
            <w:r w:rsidRPr="0048623D">
              <w:lastRenderedPageBreak/>
              <w:t>the wanted result (yes/no</w:t>
            </w:r>
            <w:r>
              <w:t>)</w:t>
            </w:r>
            <w:r w:rsidRPr="0048623D">
              <w:t xml:space="preserve">. In order to allow the respondents to add to their description previously given, a final open question is given for further remarks on their </w:t>
            </w:r>
            <w:r w:rsidR="00D36131">
              <w:t xml:space="preserve">data generation </w:t>
            </w:r>
            <w:r w:rsidRPr="0048623D">
              <w:t>process, where they are encouraged to provide any details that come to them.</w:t>
            </w:r>
          </w:p>
          <w:p w14:paraId="1BBA952D" w14:textId="1682F7C5" w:rsidR="00FC47D8" w:rsidRPr="0048623D" w:rsidRDefault="00FC47D8" w:rsidP="00780511">
            <w:pPr>
              <w:ind w:firstLine="596"/>
            </w:pPr>
            <w:r w:rsidRPr="0048623D">
              <w:t xml:space="preserve">Upon completion, respondents </w:t>
            </w:r>
            <w:r>
              <w:t>will be</w:t>
            </w:r>
            <w:r w:rsidRPr="0048623D">
              <w:t xml:space="preserve"> provided with a debrief screen</w:t>
            </w:r>
            <w:r>
              <w:t xml:space="preserve">. First, they are asked whether they ever ran an anchoring experiment. Second, </w:t>
            </w:r>
            <w:r w:rsidRPr="0048623D">
              <w:t>the definition of scientific misconduct and an excerpt from the Singapore Statement on Research Integrity</w:t>
            </w:r>
            <w:r>
              <w:t xml:space="preserve"> are presented</w:t>
            </w:r>
            <w:r w:rsidRPr="0048623D">
              <w:t xml:space="preserve">. We also stress that </w:t>
            </w:r>
            <w:r w:rsidR="00F56980">
              <w:t>the generation of fictitious data</w:t>
            </w:r>
            <w:r w:rsidR="00F56980" w:rsidRPr="0048623D">
              <w:t xml:space="preserve"> </w:t>
            </w:r>
            <w:r w:rsidRPr="0048623D">
              <w:t xml:space="preserve">within </w:t>
            </w:r>
            <w:r>
              <w:t xml:space="preserve">this </w:t>
            </w:r>
            <w:r w:rsidRPr="0048623D">
              <w:t xml:space="preserve">study was with the purpose of developing methods to detect data fabrication. </w:t>
            </w:r>
            <w:r w:rsidR="00AE752D">
              <w:t>Therefore, c</w:t>
            </w:r>
            <w:r>
              <w:t>ode</w:t>
            </w:r>
            <w:r w:rsidRPr="0048623D">
              <w:t xml:space="preserve"> of conduct reminders have been indicated</w:t>
            </w:r>
            <w:r>
              <w:t xml:space="preserve"> </w:t>
            </w:r>
            <w:r w:rsidRPr="0048623D">
              <w:t xml:space="preserve">to decrease dishonest behaviors </w:t>
            </w:r>
            <w:r w:rsidRPr="0048623D">
              <w:fldChar w:fldCharType="begin" w:fldLock="1"/>
            </w:r>
            <w:r w:rsidRPr="0048623D">
              <w:instrText>ADDIN CSL_CITATION { "citationItems" : [ { "id" : "ITEM-1", "itemData" : { "DOI" : "10.1509/jmkr.45.6.633", "ISBN" : "0022-2437", "ISSN" : "0022-2437", "PMID" : "35144167", "abstract" : "People like to think of themselves as honest. However, dishonesty pays?and it often pays well. How do people resolve this tension? This research shows that people behave dishonestly enough to profit but honestly enough to delude themselves of their own integrity. A little bit of dishonesty gives a taste of profit without spoiling a positive self-view. Two mechanisms allow for such self-concept maintenance: inattention to moral standards and categorization malleability. Six experiments support the authors' theory of self-concept maintenance and offer practical applications for curbing dishonesty in everyday life.", "author" : [ { "dropping-particle" : "", "family" : "Mazar", "given" : "Nina", "non-dropping-particle" : "", "parse-names" : false, "suffix" : "" }, { "dropping-particle" : "", "family" : "Amir", "given" : "On", "non-dropping-particle" : "", "parse-names" : false, "suffix" : "" }, { "dropping-particle" : "", "family" : "Ariely", "given" : "Dan", "non-dropping-particle" : "", "parse-names" : false, "suffix" : "" } ], "container-title" : "Journal of Marketing Research", "id" : "ITEM-1", "issue" : "6", "issued" : { "date-parts" : [ [ "2008" ] ] }, "page" : "633-644", "title" : "The Dishonesty of Honest People: A Theory of Self-Concept Maintenance", "type" : "article-journal", "volume" : "45" }, "uris" : [ "http://www.mendeley.com/documents/?uuid=54156d80-77b6-433a-9ec2-daf68fe01a4a" ] } ], "mendeley" : { "formattedCitation" : "(Mazar, Amir, &amp; Ariely, 2008)", "plainTextFormattedCitation" : "(Mazar, Amir, &amp; Ariely, 2008)", "previouslyFormattedCitation" : "(Mazar, Amir, &amp; Ariely, 2008)" }, "properties" : { "noteIndex" : 0 }, "schema" : "https://github.com/citation-style-language/schema/raw/master/csl-citation.json" }</w:instrText>
            </w:r>
            <w:r w:rsidRPr="0048623D">
              <w:fldChar w:fldCharType="separate"/>
            </w:r>
            <w:r w:rsidRPr="0048623D">
              <w:rPr>
                <w:noProof/>
              </w:rPr>
              <w:t>(Mazar, Amir, &amp; Ariely, 2008)</w:t>
            </w:r>
            <w:r w:rsidRPr="0048623D">
              <w:fldChar w:fldCharType="end"/>
            </w:r>
            <w:r>
              <w:t xml:space="preserve"> and we implement</w:t>
            </w:r>
            <w:r w:rsidRPr="0048623D">
              <w:t>.</w:t>
            </w:r>
          </w:p>
          <w:p w14:paraId="5FF99C1D" w14:textId="77777777" w:rsidR="003D72C8" w:rsidRDefault="003D72C8" w:rsidP="0074065D"/>
          <w:p w14:paraId="05E6EA4B" w14:textId="77777777" w:rsidR="00FC47D8" w:rsidRDefault="00FC47D8" w:rsidP="0074065D">
            <w:pPr>
              <w:rPr>
                <w:b/>
              </w:rPr>
            </w:pPr>
            <w:r>
              <w:rPr>
                <w:b/>
              </w:rPr>
              <w:t>Study 2</w:t>
            </w:r>
          </w:p>
          <w:p w14:paraId="06B6E5FD" w14:textId="58522296" w:rsidR="00FC47D8" w:rsidRPr="0048623D" w:rsidRDefault="00247BF7" w:rsidP="00780511">
            <w:pPr>
              <w:ind w:firstLine="596"/>
            </w:pPr>
            <w:r>
              <w:t>Twenty</w:t>
            </w:r>
            <w:r w:rsidR="00FC47D8" w:rsidRPr="0048623D">
              <w:t xml:space="preserve"> </w:t>
            </w:r>
            <w:r w:rsidR="00FC47D8">
              <w:t xml:space="preserve">Dutch and Flemish researchers </w:t>
            </w:r>
            <w:r w:rsidR="003F337F">
              <w:t xml:space="preserve">are </w:t>
            </w:r>
            <w:r w:rsidR="00E843A6">
              <w:t>approached individually with a request</w:t>
            </w:r>
            <w:r w:rsidR="003F337F" w:rsidRPr="0048623D">
              <w:t xml:space="preserve"> to participate</w:t>
            </w:r>
            <w:r w:rsidR="00E843A6">
              <w:t xml:space="preserve"> in our study</w:t>
            </w:r>
            <w:r w:rsidR="00FA6B64">
              <w:t xml:space="preserve"> (approach is adapted from invitation letter for </w:t>
            </w:r>
            <w:r w:rsidR="00D36131">
              <w:t>S</w:t>
            </w:r>
            <w:r w:rsidR="00FA6B64">
              <w:t>tudy 1; see Appendix)</w:t>
            </w:r>
            <w:r w:rsidR="002426A4">
              <w:t xml:space="preserve">. </w:t>
            </w:r>
            <w:r w:rsidR="003F337F">
              <w:t xml:space="preserve"> These researchers are randomly selected from peer-reviewed papers that </w:t>
            </w:r>
            <w:r w:rsidR="00FC47D8">
              <w:t>incorporat</w:t>
            </w:r>
            <w:r w:rsidR="00F56980">
              <w:t>e</w:t>
            </w:r>
            <w:r w:rsidR="003F337F">
              <w:t xml:space="preserve"> the </w:t>
            </w:r>
            <w:proofErr w:type="spellStart"/>
            <w:r w:rsidR="00FC47D8">
              <w:t>Stroop</w:t>
            </w:r>
            <w:proofErr w:type="spellEnd"/>
            <w:r w:rsidR="003F337F">
              <w:t xml:space="preserve"> task</w:t>
            </w:r>
            <w:r w:rsidR="00FC47D8" w:rsidRPr="0048623D">
              <w:t>.</w:t>
            </w:r>
            <w:r w:rsidR="00FC47D8">
              <w:t xml:space="preserve"> They are provided with a formal invitation to schedule a session where an experimenter (applicant or research assistant) visits the researcher. They are also provided with an information leaflet after scheduling the session, which informs them of the general procedure. This includes the informed consent form (similar to Project 1) and explains the goal of the study. This leaflet also explains that </w:t>
            </w:r>
            <w:r w:rsidR="005D18D9">
              <w:t xml:space="preserve">the three </w:t>
            </w:r>
            <w:r w:rsidR="00FC47D8">
              <w:t xml:space="preserve">fabricated datasets that are the hardest to detect will get a bonus reward. </w:t>
            </w:r>
          </w:p>
          <w:p w14:paraId="31A1CADE" w14:textId="77777777" w:rsidR="00FC47D8" w:rsidRPr="0048623D" w:rsidRDefault="00FC47D8" w:rsidP="00780511">
            <w:pPr>
              <w:ind w:firstLine="596"/>
            </w:pPr>
            <w:r>
              <w:t>During the session, the general instruction will explicate the hypotheses of the effect for which the dataset is to be fabricated and the timeframe (i.e., 45 minutes). For this project we use t</w:t>
            </w:r>
            <w:r w:rsidRPr="000F5C84">
              <w:t xml:space="preserve">he </w:t>
            </w:r>
            <w:proofErr w:type="spellStart"/>
            <w:r w:rsidRPr="000F5C84">
              <w:t>Stroop</w:t>
            </w:r>
            <w:proofErr w:type="spellEnd"/>
            <w:r w:rsidRPr="000F5C84">
              <w:t xml:space="preserve"> effect </w:t>
            </w:r>
            <w:r>
              <w:fldChar w:fldCharType="begin" w:fldLock="1"/>
            </w:r>
            <w:r>
              <w:instrText>ADDIN CSL_CITATION { "citationItems" : [ { "id" : "ITEM-1", "itemData" : { "DOI" : "10.1007/978-0-387-79948-3", "ISBN" : "9780387799476", "PMID" : "693", "abstract" : "Traduction fran\u00e7aise du test des mots en couleur de Stroop", "author" : [ { "dropping-particle" : "", "family" : "Stroop", "given" : "J. R.", "non-dropping-particle" : "", "parse-names" : false, "suffix" : "" } ], "container-title" : "Journal of Experimental Psychology", "id" : "ITEM-1", "issue" : "18", "issued" : { "date-parts" : [ [ "1935" ] ] }, "number-of-pages" : "643-662", "title" : "Stroop color word test", "type" : "book" }, "uris" : [ "http://www.mendeley.com/documents/?uuid=8b09e80b-92cd-4e26-a942-cd2719f8a51a" ] } ], "mendeley" : { "formattedCitation" : "(Stroop, 1935)", "plainTextFormattedCitation" : "(Stroop, 1935)", "previouslyFormattedCitation" : "(Stroop, 1935)" }, "properties" : { "noteIndex" : 0 }, "schema" : "https://github.com/citation-style-language/schema/raw/master/csl-citation.json" }</w:instrText>
            </w:r>
            <w:r>
              <w:fldChar w:fldCharType="separate"/>
            </w:r>
            <w:r w:rsidRPr="00A33A71">
              <w:rPr>
                <w:noProof/>
              </w:rPr>
              <w:t>(Stroop, 1935)</w:t>
            </w:r>
            <w:r>
              <w:fldChar w:fldCharType="end"/>
            </w:r>
            <w:r>
              <w:t xml:space="preserve">, which is a classic and widely used research paradigm in psychology that focuses on participants’ response times. In this paradigm, </w:t>
            </w:r>
            <w:r w:rsidRPr="000F5C84">
              <w:t>participants</w:t>
            </w:r>
            <w:r>
              <w:t xml:space="preserve"> are asked</w:t>
            </w:r>
            <w:r w:rsidRPr="000F5C84">
              <w:t xml:space="preserve"> to determine the color a word is presented in (i.e., word colors), </w:t>
            </w:r>
            <w:r>
              <w:t xml:space="preserve">but </w:t>
            </w:r>
            <w:r w:rsidRPr="000F5C84">
              <w:t xml:space="preserve">the word also reads a color (i.e., color words). The presented word </w:t>
            </w:r>
            <w:r>
              <w:t xml:space="preserve">color </w:t>
            </w:r>
            <w:r w:rsidRPr="000F5C84">
              <w:t>(i.e., “red”, “blue”, or “green”) can be either presented in a congruent color (e.g., “red” presented in red) or incongruent color (i.e.,</w:t>
            </w:r>
            <w:r>
              <w:t xml:space="preserve"> “red” presented in green</w:t>
            </w:r>
            <w:r w:rsidRPr="000F5C84">
              <w:t xml:space="preserve">). </w:t>
            </w:r>
            <w:r>
              <w:t xml:space="preserve">The dependent variable in the </w:t>
            </w:r>
            <w:proofErr w:type="spellStart"/>
            <w:r>
              <w:t>Stroop</w:t>
            </w:r>
            <w:proofErr w:type="spellEnd"/>
            <w:r>
              <w:t xml:space="preserve"> task is the response latency, where latency is on average higher for incongruent than for congruent words. Respondents are asked to fabricate four statistics (mean and standard deviation of latency of both congruent and incongruent conditions) of 25 individuals up to two decimals, yielding a total of 100 data points per respondent. We provide example means and standard deviations for both congruent and incongruent trials and provide a link to the </w:t>
            </w:r>
            <w:proofErr w:type="spellStart"/>
            <w:r>
              <w:t>Stroop</w:t>
            </w:r>
            <w:proofErr w:type="spellEnd"/>
            <w:r>
              <w:t xml:space="preserve"> task. </w:t>
            </w:r>
          </w:p>
          <w:p w14:paraId="26F063B8" w14:textId="5729D6A6" w:rsidR="00FC47D8" w:rsidRPr="0048623D" w:rsidRDefault="00FC47D8" w:rsidP="00780511">
            <w:pPr>
              <w:ind w:firstLine="596"/>
            </w:pPr>
            <w:r w:rsidRPr="0048623D">
              <w:t xml:space="preserve">Respondents are also requested to keep notes of the </w:t>
            </w:r>
            <w:r w:rsidR="00822D79">
              <w:t>data generation</w:t>
            </w:r>
            <w:r w:rsidRPr="0048623D">
              <w:t xml:space="preserve"> process, </w:t>
            </w:r>
            <w:r>
              <w:t xml:space="preserve">similar to </w:t>
            </w:r>
            <w:r w:rsidR="00822D79">
              <w:t>Study</w:t>
            </w:r>
            <w:r>
              <w:t xml:space="preserve"> 1</w:t>
            </w:r>
            <w:r w:rsidRPr="0048623D">
              <w:t xml:space="preserve">. Upon </w:t>
            </w:r>
            <w:r>
              <w:t xml:space="preserve">having </w:t>
            </w:r>
            <w:r w:rsidRPr="0048623D">
              <w:t xml:space="preserve">fabricated data, </w:t>
            </w:r>
            <w:r>
              <w:t xml:space="preserve">we conduct </w:t>
            </w:r>
            <w:r w:rsidRPr="0048623D">
              <w:t xml:space="preserve">a semi-structured inquiry </w:t>
            </w:r>
            <w:r>
              <w:t xml:space="preserve">of approximately twenty minutes </w:t>
            </w:r>
            <w:r w:rsidRPr="0048623D">
              <w:t xml:space="preserve">as to how they fabricated the data (similar as in </w:t>
            </w:r>
            <w:r>
              <w:t>Project</w:t>
            </w:r>
            <w:r w:rsidRPr="0048623D">
              <w:t xml:space="preserve"> 1</w:t>
            </w:r>
            <w:r w:rsidR="00096CE3">
              <w:t>; audio-recorded and then transcribed for anonymity</w:t>
            </w:r>
            <w:r w:rsidRPr="0048623D">
              <w:t>). Subsequently, respondents are posed the following questions:</w:t>
            </w:r>
          </w:p>
          <w:p w14:paraId="6F2E3EBE" w14:textId="77777777" w:rsidR="00FC47D8" w:rsidRPr="0048623D" w:rsidRDefault="00FC47D8" w:rsidP="00780511">
            <w:pPr>
              <w:pStyle w:val="ListParagraph"/>
              <w:numPr>
                <w:ilvl w:val="0"/>
                <w:numId w:val="12"/>
              </w:numPr>
              <w:ind w:firstLine="596"/>
              <w:rPr>
                <w:rFonts w:eastAsiaTheme="majorEastAsia"/>
                <w:i/>
                <w:iCs/>
                <w:color w:val="243F60" w:themeColor="accent1" w:themeShade="7F"/>
              </w:rPr>
            </w:pPr>
            <w:r w:rsidRPr="0048623D">
              <w:t>How did you check whether the fabricated results corresponded with the provided expectation for which results were to be fabricated?</w:t>
            </w:r>
          </w:p>
          <w:p w14:paraId="5C29E201" w14:textId="77777777" w:rsidR="00FC47D8" w:rsidRPr="0048623D" w:rsidRDefault="00FC47D8" w:rsidP="00780511">
            <w:pPr>
              <w:pStyle w:val="ListParagraph"/>
              <w:numPr>
                <w:ilvl w:val="0"/>
                <w:numId w:val="12"/>
              </w:numPr>
              <w:ind w:firstLine="596"/>
              <w:rPr>
                <w:rFonts w:eastAsiaTheme="majorEastAsia"/>
                <w:i/>
                <w:iCs/>
                <w:color w:val="243F60" w:themeColor="accent1" w:themeShade="7F"/>
              </w:rPr>
            </w:pPr>
            <w:r w:rsidRPr="0048623D">
              <w:t>What strategy did you apply to fabricate the data? (e.g., copy paste a few responses, first fabricate the means, etc.)</w:t>
            </w:r>
          </w:p>
          <w:p w14:paraId="4DD01841" w14:textId="77777777" w:rsidR="00FC47D8" w:rsidRPr="0048623D" w:rsidRDefault="00FC47D8" w:rsidP="00780511">
            <w:pPr>
              <w:pStyle w:val="ListParagraph"/>
              <w:numPr>
                <w:ilvl w:val="0"/>
                <w:numId w:val="12"/>
              </w:numPr>
              <w:ind w:firstLine="596"/>
              <w:rPr>
                <w:rFonts w:eastAsiaTheme="majorEastAsia"/>
                <w:i/>
                <w:iCs/>
                <w:color w:val="243F60" w:themeColor="accent1" w:themeShade="7F"/>
              </w:rPr>
            </w:pPr>
            <w:r w:rsidRPr="0048623D">
              <w:t>How did you fabricate response latencies for the current dataset?</w:t>
            </w:r>
          </w:p>
          <w:p w14:paraId="433F51ED" w14:textId="77777777" w:rsidR="00FC47D8" w:rsidRDefault="00FC47D8" w:rsidP="00780511">
            <w:pPr>
              <w:pStyle w:val="ListParagraph"/>
              <w:numPr>
                <w:ilvl w:val="0"/>
                <w:numId w:val="12"/>
              </w:numPr>
              <w:ind w:firstLine="596"/>
              <w:rPr>
                <w:rFonts w:eastAsiaTheme="majorEastAsia"/>
                <w:i/>
                <w:iCs/>
                <w:color w:val="243F60" w:themeColor="accent1" w:themeShade="7F"/>
              </w:rPr>
            </w:pPr>
            <w:r w:rsidRPr="0048623D">
              <w:t>Did you use any statistical packages in the fabrication process? If so, please specify which and how you used them.</w:t>
            </w:r>
          </w:p>
          <w:p w14:paraId="6F36C28B" w14:textId="77777777" w:rsidR="00FC47D8" w:rsidRPr="0048623D" w:rsidRDefault="00FC47D8" w:rsidP="00780511">
            <w:pPr>
              <w:pStyle w:val="ListParagraph"/>
              <w:numPr>
                <w:ilvl w:val="0"/>
                <w:numId w:val="12"/>
              </w:numPr>
              <w:ind w:firstLine="596"/>
              <w:rPr>
                <w:rFonts w:eastAsiaTheme="majorEastAsia"/>
                <w:i/>
                <w:iCs/>
                <w:color w:val="243F60" w:themeColor="accent1" w:themeShade="7F"/>
              </w:rPr>
            </w:pPr>
            <w:r>
              <w:t>Are you familiar with any statistical tools to detect data fabrication in data?</w:t>
            </w:r>
          </w:p>
          <w:p w14:paraId="22D23959" w14:textId="77777777" w:rsidR="00FC47D8" w:rsidRPr="0048623D" w:rsidRDefault="00FC47D8" w:rsidP="00780511">
            <w:pPr>
              <w:pStyle w:val="ListParagraph"/>
              <w:numPr>
                <w:ilvl w:val="0"/>
                <w:numId w:val="12"/>
              </w:numPr>
              <w:ind w:firstLine="596"/>
              <w:rPr>
                <w:rFonts w:eastAsiaTheme="majorEastAsia"/>
                <w:i/>
                <w:iCs/>
                <w:color w:val="243F60" w:themeColor="accent1" w:themeShade="7F"/>
              </w:rPr>
            </w:pPr>
            <w:r w:rsidRPr="0048623D">
              <w:t>Is there anything you would like to note about how you fabricated the results?</w:t>
            </w:r>
          </w:p>
          <w:p w14:paraId="75EEBFB4" w14:textId="77777777" w:rsidR="00FC47D8" w:rsidRPr="00A63FAB" w:rsidRDefault="00FC47D8" w:rsidP="00780511">
            <w:pPr>
              <w:ind w:firstLine="596"/>
              <w:rPr>
                <w:rFonts w:eastAsiaTheme="majorEastAsia"/>
                <w:i/>
                <w:iCs/>
                <w:color w:val="243F60" w:themeColor="accent1" w:themeShade="7F"/>
              </w:rPr>
            </w:pPr>
            <w:r w:rsidRPr="0048623D">
              <w:t xml:space="preserve">After answering these open-ended questions, respondents are debriefed </w:t>
            </w:r>
            <w:r>
              <w:t xml:space="preserve">as in </w:t>
            </w:r>
            <w:r w:rsidR="00A63FAB">
              <w:t>study</w:t>
            </w:r>
            <w:r>
              <w:t xml:space="preserve"> 1. </w:t>
            </w:r>
          </w:p>
        </w:tc>
      </w:tr>
    </w:tbl>
    <w:p w14:paraId="43E5273D" w14:textId="77777777" w:rsidR="00B05986" w:rsidRPr="00412BAA" w:rsidRDefault="00FD46B4" w:rsidP="00B05986">
      <w:pPr>
        <w:spacing w:before="240"/>
      </w:pPr>
      <w:r>
        <w:lastRenderedPageBreak/>
        <w:t xml:space="preserve">Calculation and argumentation of sample size </w:t>
      </w:r>
      <w:r w:rsidR="00B05986" w:rsidRPr="00412BAA">
        <w:t xml:space="preserve">(per experiment in </w:t>
      </w:r>
      <w:r>
        <w:t>case of a research line)</w:t>
      </w:r>
      <w:r w:rsidR="00B05986" w:rsidRPr="00412BAA">
        <w:t>:</w:t>
      </w:r>
      <w:r w:rsidR="00C81FEC" w:rsidRPr="00412BAA">
        <w:t xml:space="preserve"> </w:t>
      </w:r>
      <w:r>
        <w:t xml:space="preserve"> (please try to use appropriate software (e.g. G*Power) for the calculation of sample sizes). </w:t>
      </w:r>
    </w:p>
    <w:tbl>
      <w:tblPr>
        <w:tblStyle w:val="TableGrid"/>
        <w:tblW w:w="0" w:type="auto"/>
        <w:tblLook w:val="04A0" w:firstRow="1" w:lastRow="0" w:firstColumn="1" w:lastColumn="0" w:noHBand="0" w:noVBand="1"/>
      </w:tblPr>
      <w:tblGrid>
        <w:gridCol w:w="10740"/>
      </w:tblGrid>
      <w:tr w:rsidR="00B05986" w:rsidRPr="00412BAA" w14:paraId="12F18B0E" w14:textId="77777777" w:rsidTr="00F90ADD">
        <w:tc>
          <w:tcPr>
            <w:tcW w:w="10740" w:type="dxa"/>
          </w:tcPr>
          <w:p w14:paraId="491F2FD1" w14:textId="77777777" w:rsidR="00B05986" w:rsidRPr="00412BAA" w:rsidRDefault="00B05986" w:rsidP="006A686F"/>
          <w:p w14:paraId="3334AEF0" w14:textId="4A80199A" w:rsidR="00E843A6" w:rsidRDefault="003F337F" w:rsidP="00E843A6">
            <w:pPr>
              <w:ind w:firstLine="596"/>
            </w:pPr>
            <w:r>
              <w:t xml:space="preserve">The unit of analysis in this research line </w:t>
            </w:r>
            <w:r w:rsidR="00E843A6">
              <w:t>are the generated data by each participant</w:t>
            </w:r>
            <w:r w:rsidR="00822D79">
              <w:t xml:space="preserve"> (i.e., within-subjects)</w:t>
            </w:r>
            <w:r w:rsidR="00E843A6">
              <w:t>. Power to detect fictitious data is thus dependent o</w:t>
            </w:r>
            <w:r w:rsidR="00E81838">
              <w:t>n</w:t>
            </w:r>
            <w:r w:rsidR="00E843A6">
              <w:t xml:space="preserve"> how much data one respondent generates, </w:t>
            </w:r>
            <w:r w:rsidR="00E81838">
              <w:t xml:space="preserve">and </w:t>
            </w:r>
            <w:r w:rsidR="00E843A6">
              <w:t xml:space="preserve">not </w:t>
            </w:r>
            <w:r w:rsidR="00E81838">
              <w:t xml:space="preserve">on </w:t>
            </w:r>
            <w:r w:rsidR="00E843A6">
              <w:t xml:space="preserve">how many respondents are included in the study. The methods that we apply are unknown with respect to their power </w:t>
            </w:r>
            <w:r w:rsidR="00E843A6">
              <w:lastRenderedPageBreak/>
              <w:t>levels</w:t>
            </w:r>
            <w:r w:rsidR="00E81838">
              <w:t>. More precisely, examining the statistical power of the tools is the primary focus of the two studies.</w:t>
            </w:r>
            <w:r w:rsidR="00E843A6">
              <w:t xml:space="preserve"> The number of results are generated </w:t>
            </w:r>
            <w:r w:rsidR="00E81838">
              <w:t xml:space="preserve">by respondents </w:t>
            </w:r>
            <w:r w:rsidR="00E843A6">
              <w:t xml:space="preserve">(48 in </w:t>
            </w:r>
            <w:r w:rsidR="00E81838">
              <w:t>S</w:t>
            </w:r>
            <w:r w:rsidR="00E843A6">
              <w:t xml:space="preserve">tudy 1, 100 in </w:t>
            </w:r>
            <w:r w:rsidR="00E81838">
              <w:t>S</w:t>
            </w:r>
            <w:r w:rsidR="00E843A6">
              <w:t xml:space="preserve">tudy 2) were </w:t>
            </w:r>
            <w:r w:rsidR="00F67720">
              <w:t xml:space="preserve">determined by </w:t>
            </w:r>
            <w:r w:rsidR="00E843A6">
              <w:t xml:space="preserve">a considerate weighing of </w:t>
            </w:r>
            <w:r w:rsidR="00E4601A">
              <w:t xml:space="preserve">how taxing </w:t>
            </w:r>
            <w:r w:rsidR="00F67720">
              <w:t>the task</w:t>
            </w:r>
            <w:r w:rsidR="00E4601A">
              <w:t xml:space="preserve"> would be to the respondent and the information </w:t>
            </w:r>
            <w:r w:rsidR="00F67720">
              <w:t xml:space="preserve">we think we </w:t>
            </w:r>
            <w:r w:rsidR="00E4601A">
              <w:t xml:space="preserve">need. </w:t>
            </w:r>
          </w:p>
          <w:p w14:paraId="0A9861EE" w14:textId="0D3D007F" w:rsidR="00B05986" w:rsidRPr="00412BAA" w:rsidRDefault="00247BF7" w:rsidP="00096CE3">
            <w:pPr>
              <w:ind w:firstLine="596"/>
            </w:pPr>
            <w:r>
              <w:t xml:space="preserve">In </w:t>
            </w:r>
            <w:r w:rsidR="00F67720">
              <w:t>S</w:t>
            </w:r>
            <w:r>
              <w:t xml:space="preserve">tudy </w:t>
            </w:r>
            <w:r w:rsidR="00F67720">
              <w:t>1</w:t>
            </w:r>
            <w:r>
              <w:t xml:space="preserve">, </w:t>
            </w:r>
            <w:r w:rsidR="00F67720">
              <w:t>36</w:t>
            </w:r>
            <w:r>
              <w:t xml:space="preserve"> respondents is aimed for because there are 36 labs </w:t>
            </w:r>
            <w:r w:rsidR="00F67720">
              <w:t xml:space="preserve">of which </w:t>
            </w:r>
            <w:r>
              <w:t xml:space="preserve">we have genuine data </w:t>
            </w:r>
            <w:r w:rsidR="00F67720">
              <w:t>from</w:t>
            </w:r>
            <w:r>
              <w:t xml:space="preserve"> the Many Labs project. For </w:t>
            </w:r>
            <w:r w:rsidR="00F67720">
              <w:t>S</w:t>
            </w:r>
            <w:r>
              <w:t xml:space="preserve">tudy 2, </w:t>
            </w:r>
            <w:r w:rsidR="00F67720">
              <w:t xml:space="preserve">we target </w:t>
            </w:r>
            <w:r>
              <w:t xml:space="preserve">20 </w:t>
            </w:r>
            <w:r w:rsidR="00B325AA">
              <w:t xml:space="preserve">respondents because there are 20 labs </w:t>
            </w:r>
            <w:r w:rsidR="00F67720">
              <w:t>with</w:t>
            </w:r>
            <w:r w:rsidR="00B325AA">
              <w:t xml:space="preserve"> genuine data </w:t>
            </w:r>
            <w:r w:rsidR="00F67720">
              <w:t xml:space="preserve">on the </w:t>
            </w:r>
            <w:proofErr w:type="spellStart"/>
            <w:r w:rsidR="00F67720">
              <w:t>Stroop</w:t>
            </w:r>
            <w:proofErr w:type="spellEnd"/>
            <w:r w:rsidR="00F67720">
              <w:t xml:space="preserve"> task</w:t>
            </w:r>
            <w:r w:rsidR="00B325AA">
              <w:t xml:space="preserve"> from the Many Labs 3 project.</w:t>
            </w:r>
            <w:r w:rsidR="00EE008D">
              <w:t xml:space="preserve"> </w:t>
            </w:r>
            <w:r w:rsidR="00F67720">
              <w:t xml:space="preserve">In this way, we have an equal amount of genuine and fabricated data sets in both studies. </w:t>
            </w:r>
            <w:r w:rsidR="00EE008D">
              <w:t xml:space="preserve">Power </w:t>
            </w:r>
            <w:r w:rsidR="00F67720">
              <w:t>could not be</w:t>
            </w:r>
            <w:r w:rsidR="00EE008D">
              <w:t xml:space="preserve"> calculated because there</w:t>
            </w:r>
            <w:r w:rsidR="00F67720">
              <w:t xml:space="preserve"> is no straightforward way to stipulate true effect sizes; note that the statistical tools do not make use of standard statistical tests for which power analyses have been developed. </w:t>
            </w:r>
          </w:p>
        </w:tc>
      </w:tr>
    </w:tbl>
    <w:p w14:paraId="57705646" w14:textId="77777777" w:rsidR="003D72C8" w:rsidRPr="00412BAA" w:rsidRDefault="00FD46B4" w:rsidP="003D72C8">
      <w:pPr>
        <w:spacing w:before="240"/>
      </w:pPr>
      <w:r>
        <w:lastRenderedPageBreak/>
        <w:t>Proposed statistical analyses</w:t>
      </w:r>
      <w:r w:rsidR="003D72C8" w:rsidRPr="00412BAA">
        <w:t>:</w:t>
      </w:r>
    </w:p>
    <w:tbl>
      <w:tblPr>
        <w:tblStyle w:val="TableGrid"/>
        <w:tblW w:w="0" w:type="auto"/>
        <w:tblLook w:val="04A0" w:firstRow="1" w:lastRow="0" w:firstColumn="1" w:lastColumn="0" w:noHBand="0" w:noVBand="1"/>
      </w:tblPr>
      <w:tblGrid>
        <w:gridCol w:w="10740"/>
      </w:tblGrid>
      <w:tr w:rsidR="003D72C8" w:rsidRPr="00412BAA" w14:paraId="1F413D07" w14:textId="77777777" w:rsidTr="00F90ADD">
        <w:trPr>
          <w:trHeight w:val="70"/>
        </w:trPr>
        <w:tc>
          <w:tcPr>
            <w:tcW w:w="10740" w:type="dxa"/>
          </w:tcPr>
          <w:p w14:paraId="3C2B81CC" w14:textId="77777777" w:rsidR="002B3560" w:rsidRDefault="00A63FAB" w:rsidP="000166BC">
            <w:pPr>
              <w:pStyle w:val="ListParagraph"/>
              <w:numPr>
                <w:ilvl w:val="0"/>
                <w:numId w:val="14"/>
              </w:numPr>
            </w:pPr>
            <w:r>
              <w:t>Digit analysis</w:t>
            </w:r>
            <w:r w:rsidR="002B3560">
              <w:t xml:space="preserve"> (tests whether the rightmost digits follow a uniform distribution)</w:t>
            </w:r>
          </w:p>
          <w:p w14:paraId="69E2D875" w14:textId="0354E51D" w:rsidR="002B3560" w:rsidRDefault="002B3560" w:rsidP="000166BC">
            <w:pPr>
              <w:pStyle w:val="ListParagraph"/>
              <w:numPr>
                <w:ilvl w:val="0"/>
                <w:numId w:val="14"/>
              </w:numPr>
            </w:pPr>
            <w:r>
              <w:t>V</w:t>
            </w:r>
            <w:r w:rsidR="00A63FAB">
              <w:t>ariance analysis</w:t>
            </w:r>
            <w:r>
              <w:t xml:space="preserve"> (tests whether</w:t>
            </w:r>
            <w:r w:rsidR="000166BC">
              <w:t xml:space="preserve"> the variation of the variances across conditions </w:t>
            </w:r>
            <w:r w:rsidR="0001239A">
              <w:t>adheres to principles</w:t>
            </w:r>
            <w:r w:rsidR="000166BC">
              <w:t xml:space="preserve"> from sampling theory)</w:t>
            </w:r>
          </w:p>
          <w:p w14:paraId="2F678671" w14:textId="69A85AAE" w:rsidR="002B3560" w:rsidRDefault="002B3560" w:rsidP="000166BC">
            <w:pPr>
              <w:pStyle w:val="ListParagraph"/>
              <w:numPr>
                <w:ilvl w:val="0"/>
                <w:numId w:val="14"/>
              </w:numPr>
            </w:pPr>
            <w:r>
              <w:t>R</w:t>
            </w:r>
            <w:r w:rsidR="00A63FAB">
              <w:t>everse Fisher method</w:t>
            </w:r>
            <w:r>
              <w:t xml:space="preserve"> (tests for excess of p-values just below 1)</w:t>
            </w:r>
          </w:p>
          <w:p w14:paraId="74AA694E" w14:textId="7AABC0FD" w:rsidR="002B3560" w:rsidRDefault="00A63FAB" w:rsidP="000166BC">
            <w:pPr>
              <w:pStyle w:val="ListParagraph"/>
              <w:numPr>
                <w:ilvl w:val="0"/>
                <w:numId w:val="14"/>
              </w:numPr>
            </w:pPr>
            <w:r>
              <w:t>ROC-curve analysis</w:t>
            </w:r>
            <w:r w:rsidR="002B3560">
              <w:t xml:space="preserve"> (calibrates to optimal decision level alpha for the sample)</w:t>
            </w:r>
          </w:p>
          <w:p w14:paraId="0BAAB27F" w14:textId="2A17ACD0" w:rsidR="003D72C8" w:rsidRDefault="002B3560" w:rsidP="000166BC">
            <w:pPr>
              <w:pStyle w:val="ListParagraph"/>
              <w:numPr>
                <w:ilvl w:val="0"/>
                <w:numId w:val="14"/>
              </w:numPr>
            </w:pPr>
            <w:r>
              <w:t>M</w:t>
            </w:r>
            <w:r w:rsidR="00A63FAB">
              <w:t>ultivariate correlations</w:t>
            </w:r>
            <w:r>
              <w:t xml:space="preserve"> (tests whether </w:t>
            </w:r>
            <w:r w:rsidR="000166BC">
              <w:t>higher order relations between variables are adhered to as observed in genuine data)</w:t>
            </w:r>
          </w:p>
          <w:p w14:paraId="2E8E574D" w14:textId="77777777" w:rsidR="00FC47D8" w:rsidRPr="00412BAA" w:rsidRDefault="00FC47D8" w:rsidP="0074065D"/>
          <w:p w14:paraId="25B80269" w14:textId="77777777" w:rsidR="003D72C8" w:rsidRPr="00412BAA" w:rsidRDefault="003D72C8" w:rsidP="0074065D"/>
        </w:tc>
      </w:tr>
    </w:tbl>
    <w:p w14:paraId="24CF08F1" w14:textId="77777777" w:rsidR="003D72C8" w:rsidRPr="00412BAA" w:rsidRDefault="00FD46B4" w:rsidP="003D72C8">
      <w:pPr>
        <w:spacing w:before="240"/>
      </w:pPr>
      <w:r>
        <w:t>Scientific and societal relevance:</w:t>
      </w:r>
    </w:p>
    <w:tbl>
      <w:tblPr>
        <w:tblStyle w:val="TableGrid"/>
        <w:tblW w:w="0" w:type="auto"/>
        <w:tblLook w:val="04A0" w:firstRow="1" w:lastRow="0" w:firstColumn="1" w:lastColumn="0" w:noHBand="0" w:noVBand="1"/>
      </w:tblPr>
      <w:tblGrid>
        <w:gridCol w:w="9622"/>
      </w:tblGrid>
      <w:tr w:rsidR="003D72C8" w:rsidRPr="00412BAA" w14:paraId="73396838" w14:textId="77777777" w:rsidTr="0074065D">
        <w:tc>
          <w:tcPr>
            <w:tcW w:w="9622" w:type="dxa"/>
          </w:tcPr>
          <w:p w14:paraId="3596BF65" w14:textId="7F2274DB" w:rsidR="003D72C8" w:rsidRPr="00412BAA" w:rsidRDefault="00822D79" w:rsidP="00780511">
            <w:pPr>
              <w:ind w:firstLine="596"/>
            </w:pPr>
            <w:r>
              <w:t>Our two studies improve the</w:t>
            </w:r>
            <w:r w:rsidR="00F67720">
              <w:t xml:space="preserve"> understanding of mechanisms used to generate data, and</w:t>
            </w:r>
            <w:r w:rsidR="0001239A">
              <w:t xml:space="preserve"> facilitate</w:t>
            </w:r>
            <w:r w:rsidR="00F67720">
              <w:t>s</w:t>
            </w:r>
            <w:r w:rsidR="0001239A">
              <w:t xml:space="preserve"> further research on the prevalence of data fabrication throughout the social sciences. </w:t>
            </w:r>
            <w:r w:rsidR="004C0690">
              <w:t xml:space="preserve">The use of statistical tools </w:t>
            </w:r>
            <w:r w:rsidR="00F67720">
              <w:t xml:space="preserve">examined in the proposed studies </w:t>
            </w:r>
            <w:r w:rsidR="0001239A">
              <w:t xml:space="preserve">also </w:t>
            </w:r>
            <w:r w:rsidR="004C0690">
              <w:t xml:space="preserve">would be of interest to different stakeholders, such as the ORI in the US or the Dutch National Board for Research Integrity (LOWI), </w:t>
            </w:r>
            <w:r w:rsidR="00E751E3">
              <w:t xml:space="preserve">journal </w:t>
            </w:r>
            <w:r w:rsidR="004C0690">
              <w:t>editors,</w:t>
            </w:r>
            <w:r w:rsidR="00E751E3">
              <w:t xml:space="preserve"> academic publishers,</w:t>
            </w:r>
            <w:r w:rsidR="004C0690">
              <w:t xml:space="preserve"> peer-reviewers, or (potential) whistleblowers. Currently, editors and peer-reviewers do not actively look for scientific misconduct whilst reviewing </w:t>
            </w:r>
            <w:r w:rsidR="004C0690">
              <w:fldChar w:fldCharType="begin" w:fldLock="1"/>
            </w:r>
            <w:r w:rsidR="004C0690">
              <w:instrText>ADDIN CSL_CITATION { "citationItems" : [ { "id" : "ITEM-1", "itemData" : { "DOI" : "10.1007/s11192-007-1950-2", "ISBN" : "1119200719502", "ISSN" : "0138-9130", "author" : [ { "dropping-particle" : "", "family" : "Bornmann", "given" : "Lutz", "non-dropping-particle" : "", "parse-names" : false, "suffix" : "" }, { "dropping-particle" : "", "family" : "Nast", "given" : "Irina", "non-dropping-particle" : "", "parse-names" : false, "suffix" : "" }, { "dropping-particle" : "", "family" : "Daniel", "given" : "Hans-Dieter", "non-dropping-particle" : "", "parse-names" : false, "suffix" : "" } ], "container-title" : "Scientometrics", "id" : "ITEM-1", "issue" : "3", "issued" : { "date-parts" : [ [ "2008", "9", "17" ] ] }, "page" : "415-432", "title" : "Do editors and referees look for signs of scientific misconduct when reviewing manuscripts? A quantitative content analysis of studies that examined review criteria and reasons for accepting and rejecting manuscripts for publication", "type" : "article-journal", "volume" : "77" }, "uris" : [ "http://www.mendeley.com/documents/?uuid=30d33ef1-3c0f-4884-a147-0db28597ac20" ] } ], "mendeley" : { "formattedCitation" : "(Bornmann, Nast, &amp; Daniel, 2008)", "plainTextFormattedCitation" : "(Bornmann, Nast, &amp; Daniel, 2008)", "previouslyFormattedCitation" : "(Bornmann, Nast, &amp; Daniel, 2008)" }, "properties" : { "noteIndex" : 0 }, "schema" : "https://github.com/citation-style-language/schema/raw/master/csl-citation.json" }</w:instrText>
            </w:r>
            <w:r w:rsidR="004C0690">
              <w:fldChar w:fldCharType="separate"/>
            </w:r>
            <w:r w:rsidR="004C0690" w:rsidRPr="001D701D">
              <w:rPr>
                <w:noProof/>
              </w:rPr>
              <w:t>(Bornmann, Nast, &amp; Daniel, 2008)</w:t>
            </w:r>
            <w:r w:rsidR="004C0690">
              <w:fldChar w:fldCharType="end"/>
            </w:r>
            <w:r w:rsidR="004C0690">
              <w:t>. These statistical tools also help whistleblowers evaluate their suspicions in an easy and standardized way. The use of tools to detect potential scientific misconduct is already implemented by the ORI by providing forensic tools for detecting plagiarism and image manipulation. It is highly important that we know their performance in diagnosing potential data fabrication and that these tools are used sensibly.</w:t>
            </w:r>
          </w:p>
        </w:tc>
      </w:tr>
    </w:tbl>
    <w:p w14:paraId="7C602713" w14:textId="77777777" w:rsidR="003D72C8" w:rsidRPr="00412BAA" w:rsidRDefault="003D72C8" w:rsidP="003D72C8"/>
    <w:p w14:paraId="0FC7F220" w14:textId="77777777" w:rsidR="0074065D" w:rsidRPr="00412BAA" w:rsidRDefault="00FD46B4" w:rsidP="003D72C8">
      <w:pPr>
        <w:rPr>
          <w:b/>
        </w:rPr>
      </w:pPr>
      <w:r>
        <w:rPr>
          <w:b/>
        </w:rPr>
        <w:t>SUBJECTS</w:t>
      </w:r>
    </w:p>
    <w:p w14:paraId="04A07099" w14:textId="77777777" w:rsidR="0074065D" w:rsidRPr="00412BAA" w:rsidRDefault="001C617D" w:rsidP="00E400C8">
      <w:pPr>
        <w:rPr>
          <w:b/>
        </w:rPr>
      </w:pPr>
      <w:r>
        <w:rPr>
          <w:b/>
        </w:rPr>
        <w:t xml:space="preserve">1. </w:t>
      </w:r>
      <w:r w:rsidR="00FD46B4">
        <w:rPr>
          <w:b/>
        </w:rPr>
        <w:t>Please check the relevant study population</w:t>
      </w:r>
      <w:r w:rsidR="0074065D" w:rsidRPr="00412BAA">
        <w:rPr>
          <w:b/>
        </w:rPr>
        <w:t>:</w:t>
      </w:r>
    </w:p>
    <w:p w14:paraId="1A0C4F30" w14:textId="77777777" w:rsidR="0074065D" w:rsidRPr="00412BAA" w:rsidRDefault="0074065D" w:rsidP="003D72C8">
      <w:r w:rsidRPr="00412BAA">
        <w:sym w:font="Wingdings" w:char="F0A8"/>
      </w:r>
      <w:r w:rsidR="00FD46B4">
        <w:t xml:space="preserve"> Students</w:t>
      </w:r>
    </w:p>
    <w:p w14:paraId="6546A15A" w14:textId="77777777" w:rsidR="0074065D" w:rsidRPr="00412BAA" w:rsidRDefault="0074065D" w:rsidP="003D72C8">
      <w:r w:rsidRPr="00412BAA">
        <w:sym w:font="Wingdings" w:char="F0A8"/>
      </w:r>
      <w:r w:rsidRPr="00412BAA">
        <w:t xml:space="preserve"> </w:t>
      </w:r>
      <w:r w:rsidR="00FD46B4">
        <w:t>General population without complaints</w:t>
      </w:r>
    </w:p>
    <w:p w14:paraId="61A8ED62" w14:textId="77777777" w:rsidR="0074065D" w:rsidRPr="00412BAA" w:rsidRDefault="0074065D" w:rsidP="003D72C8">
      <w:r w:rsidRPr="00412BAA">
        <w:sym w:font="Wingdings" w:char="F0A8"/>
      </w:r>
      <w:r w:rsidRPr="00412BAA">
        <w:t xml:space="preserve"> </w:t>
      </w:r>
      <w:r w:rsidR="00FD46B4">
        <w:t>General population with specific “complaints”, i.e. stress, dementia, pregnancy, medically unexplained complaints</w:t>
      </w:r>
    </w:p>
    <w:p w14:paraId="28A7B3D3" w14:textId="77777777" w:rsidR="0074065D" w:rsidRPr="00412BAA" w:rsidRDefault="0074065D" w:rsidP="003D72C8">
      <w:r w:rsidRPr="00412BAA">
        <w:sym w:font="Wingdings" w:char="F0A8"/>
      </w:r>
      <w:r w:rsidR="00FD46B4">
        <w:t xml:space="preserve"> Patients, i.e.</w:t>
      </w:r>
      <w:r w:rsidRPr="00412BAA">
        <w:t xml:space="preserve"> ………………………………………………………………………………………………………………………</w:t>
      </w:r>
    </w:p>
    <w:p w14:paraId="44AA7CB8" w14:textId="77777777" w:rsidR="00B05986" w:rsidRPr="00412BAA" w:rsidRDefault="00EF7B43" w:rsidP="003D72C8">
      <w:r>
        <w:t>X</w:t>
      </w:r>
      <w:r w:rsidR="00FD46B4">
        <w:t xml:space="preserve"> Other, i.e.</w:t>
      </w:r>
      <w:r w:rsidR="0074065D" w:rsidRPr="00412BAA">
        <w:t xml:space="preserve"> </w:t>
      </w:r>
      <w:r>
        <w:t xml:space="preserve">researchers </w:t>
      </w:r>
    </w:p>
    <w:p w14:paraId="5B7F7B3B" w14:textId="77777777" w:rsidR="001C617D" w:rsidRDefault="001C617D" w:rsidP="001C617D">
      <w:pPr>
        <w:rPr>
          <w:b/>
        </w:rPr>
      </w:pPr>
      <w:r>
        <w:rPr>
          <w:b/>
        </w:rPr>
        <w:lastRenderedPageBreak/>
        <w:t xml:space="preserve">2. </w:t>
      </w:r>
      <w:r w:rsidR="00FD46B4">
        <w:rPr>
          <w:b/>
        </w:rPr>
        <w:t>Do you use patients or persons from the g</w:t>
      </w:r>
      <w:r w:rsidR="00FD46B4" w:rsidRPr="00FD46B4">
        <w:rPr>
          <w:b/>
        </w:rPr>
        <w:t>eneral population with specific “complaints”</w:t>
      </w:r>
      <w:r w:rsidR="00FD46B4">
        <w:rPr>
          <w:b/>
        </w:rPr>
        <w:t>? Please indicate below why</w:t>
      </w:r>
      <w:r>
        <w:rPr>
          <w:b/>
        </w:rPr>
        <w:t xml:space="preserve"> </w:t>
      </w:r>
      <w:r w:rsidR="00FD46B4">
        <w:rPr>
          <w:b/>
        </w:rPr>
        <w:t xml:space="preserve">it is necessary </w:t>
      </w:r>
      <w:r>
        <w:rPr>
          <w:b/>
        </w:rPr>
        <w:t>to execute your study in this study population</w:t>
      </w:r>
      <w:r w:rsidR="004A29ED" w:rsidRPr="00412BAA">
        <w:rPr>
          <w:b/>
        </w:rPr>
        <w:t xml:space="preserve">. </w:t>
      </w:r>
    </w:p>
    <w:p w14:paraId="44A75ED9" w14:textId="77777777" w:rsidR="001C617D" w:rsidRPr="00412BAA" w:rsidRDefault="00EF7B43" w:rsidP="001C617D">
      <w:r>
        <w:t>X</w:t>
      </w:r>
      <w:r w:rsidR="001C617D" w:rsidRPr="00412BAA">
        <w:t xml:space="preserve"> N</w:t>
      </w:r>
      <w:r w:rsidR="001C617D">
        <w:t>/A</w:t>
      </w:r>
    </w:p>
    <w:tbl>
      <w:tblPr>
        <w:tblStyle w:val="TableGrid"/>
        <w:tblW w:w="11023" w:type="dxa"/>
        <w:tblLook w:val="04A0" w:firstRow="1" w:lastRow="0" w:firstColumn="1" w:lastColumn="0" w:noHBand="0" w:noVBand="1"/>
      </w:tblPr>
      <w:tblGrid>
        <w:gridCol w:w="11023"/>
      </w:tblGrid>
      <w:tr w:rsidR="004A29ED" w:rsidRPr="00412BAA" w14:paraId="2D008697" w14:textId="77777777" w:rsidTr="00F90ADD">
        <w:trPr>
          <w:trHeight w:val="2278"/>
        </w:trPr>
        <w:tc>
          <w:tcPr>
            <w:tcW w:w="11023" w:type="dxa"/>
          </w:tcPr>
          <w:p w14:paraId="63EE918F" w14:textId="77777777" w:rsidR="004A29ED" w:rsidRPr="00412BAA" w:rsidRDefault="004A29ED" w:rsidP="002A5024"/>
          <w:p w14:paraId="5252F5E9" w14:textId="77777777" w:rsidR="004A29ED" w:rsidRPr="00412BAA" w:rsidRDefault="004A29ED" w:rsidP="002A5024"/>
          <w:p w14:paraId="53B0D91D" w14:textId="77777777" w:rsidR="004A29ED" w:rsidRPr="00412BAA" w:rsidRDefault="004A29ED" w:rsidP="002A5024"/>
          <w:p w14:paraId="428615D6" w14:textId="77777777" w:rsidR="004A29ED" w:rsidRPr="00412BAA" w:rsidRDefault="004A29ED" w:rsidP="002A5024"/>
        </w:tc>
      </w:tr>
    </w:tbl>
    <w:p w14:paraId="08380C27" w14:textId="77777777" w:rsidR="00B05986" w:rsidRPr="00412BAA" w:rsidRDefault="00B05986" w:rsidP="003D72C8">
      <w:pPr>
        <w:rPr>
          <w:b/>
        </w:rPr>
      </w:pPr>
    </w:p>
    <w:p w14:paraId="6936D79B" w14:textId="77777777" w:rsidR="001C1D25" w:rsidRPr="00412BAA" w:rsidRDefault="001C617D" w:rsidP="00E400C8">
      <w:pPr>
        <w:rPr>
          <w:b/>
        </w:rPr>
      </w:pPr>
      <w:r>
        <w:rPr>
          <w:b/>
        </w:rPr>
        <w:t xml:space="preserve">3. Age category of the study population: </w:t>
      </w:r>
    </w:p>
    <w:p w14:paraId="77FA5249" w14:textId="77777777" w:rsidR="001C1D25" w:rsidRPr="00412BAA" w:rsidRDefault="001C1D25" w:rsidP="001C1D25">
      <w:r w:rsidRPr="00412BAA">
        <w:sym w:font="Wingdings" w:char="F0A8"/>
      </w:r>
      <w:r w:rsidR="001C617D">
        <w:t xml:space="preserve">  &lt;12 </w:t>
      </w:r>
      <w:proofErr w:type="spellStart"/>
      <w:r w:rsidR="001C617D">
        <w:t>yrs</w:t>
      </w:r>
      <w:proofErr w:type="spellEnd"/>
    </w:p>
    <w:p w14:paraId="5933B9D2" w14:textId="77777777" w:rsidR="001C1D25" w:rsidRPr="00412BAA" w:rsidRDefault="001C1D25" w:rsidP="001C1D25">
      <w:r w:rsidRPr="00412BAA">
        <w:sym w:font="Wingdings" w:char="F0A8"/>
      </w:r>
      <w:r w:rsidRPr="00412BAA">
        <w:t xml:space="preserve">  12-17</w:t>
      </w:r>
      <w:r w:rsidR="001C617D">
        <w:t xml:space="preserve"> </w:t>
      </w:r>
      <w:proofErr w:type="spellStart"/>
      <w:r w:rsidR="001C617D">
        <w:t>yrs</w:t>
      </w:r>
      <w:proofErr w:type="spellEnd"/>
    </w:p>
    <w:p w14:paraId="306C9E82" w14:textId="77777777" w:rsidR="001C1D25" w:rsidRPr="00412BAA" w:rsidRDefault="00EF7B43" w:rsidP="001C1D25">
      <w:r>
        <w:t>X</w:t>
      </w:r>
      <w:r w:rsidR="001C1D25" w:rsidRPr="00412BAA">
        <w:t xml:space="preserve"> ≥ 18</w:t>
      </w:r>
      <w:r w:rsidR="001C617D">
        <w:t xml:space="preserve"> </w:t>
      </w:r>
      <w:proofErr w:type="spellStart"/>
      <w:r w:rsidR="001C617D">
        <w:t>yrs</w:t>
      </w:r>
      <w:proofErr w:type="spellEnd"/>
    </w:p>
    <w:p w14:paraId="5209A64F" w14:textId="77777777" w:rsidR="001C1D25" w:rsidRPr="00412BAA" w:rsidRDefault="001C617D" w:rsidP="00E400C8">
      <w:pPr>
        <w:rPr>
          <w:b/>
        </w:rPr>
      </w:pPr>
      <w:r>
        <w:rPr>
          <w:b/>
        </w:rPr>
        <w:t>4. Are the proposed participants able to give informed consent</w:t>
      </w:r>
      <w:r w:rsidR="001C1D25" w:rsidRPr="00412BAA">
        <w:rPr>
          <w:b/>
        </w:rPr>
        <w:t>?</w:t>
      </w:r>
    </w:p>
    <w:p w14:paraId="573E10AB" w14:textId="77777777" w:rsidR="001C1D25" w:rsidRPr="00412BAA" w:rsidRDefault="00EF7B43" w:rsidP="001C1D25">
      <w:r>
        <w:t>X</w:t>
      </w:r>
      <w:r w:rsidR="001C1D25" w:rsidRPr="00412BAA">
        <w:t xml:space="preserve"> </w:t>
      </w:r>
      <w:r w:rsidR="001C617D">
        <w:t>Yes</w:t>
      </w:r>
    </w:p>
    <w:p w14:paraId="03126683" w14:textId="77777777" w:rsidR="001C1D25" w:rsidRPr="00412BAA" w:rsidRDefault="001C1D25" w:rsidP="001C1D25">
      <w:r w:rsidRPr="00412BAA">
        <w:sym w:font="Wingdings" w:char="F0A8"/>
      </w:r>
      <w:r w:rsidRPr="00412BAA">
        <w:t xml:space="preserve"> </w:t>
      </w:r>
      <w:r w:rsidR="006C295E" w:rsidRPr="00412BAA">
        <w:t>N</w:t>
      </w:r>
      <w:r w:rsidR="001C617D">
        <w:t>o</w:t>
      </w:r>
      <w:r w:rsidRPr="00412BAA">
        <w:t xml:space="preserve"> *</w:t>
      </w:r>
    </w:p>
    <w:p w14:paraId="73F362C3" w14:textId="77777777" w:rsidR="001C617D" w:rsidRDefault="001C1D25" w:rsidP="001C1D25">
      <w:r w:rsidRPr="00412BAA">
        <w:t xml:space="preserve">* </w:t>
      </w:r>
      <w:r w:rsidR="001C617D">
        <w:t xml:space="preserve">Ability to give informed consent: According to Dutch law, persons younger than 12 are not able to give informed consent, and </w:t>
      </w:r>
      <w:proofErr w:type="gramStart"/>
      <w:r w:rsidR="001C617D">
        <w:t>both parents or</w:t>
      </w:r>
      <w:proofErr w:type="gramEnd"/>
      <w:r w:rsidR="001C617D">
        <w:t xml:space="preserve"> caretakers need to sign for participation. In the age category of 12-17 </w:t>
      </w:r>
      <w:proofErr w:type="spellStart"/>
      <w:r w:rsidR="001C617D">
        <w:t>yrs</w:t>
      </w:r>
      <w:proofErr w:type="spellEnd"/>
      <w:r w:rsidR="001C617D">
        <w:t xml:space="preserve"> one of the parents as well as the adolescent need to sign the informed consent to be able to participate. In case an adult is unable to give informed consent, the legal guardian needs to sign for participation. </w:t>
      </w:r>
    </w:p>
    <w:p w14:paraId="5B20D55E" w14:textId="77777777" w:rsidR="004A29ED" w:rsidRPr="00412BAA" w:rsidRDefault="001C617D" w:rsidP="001C1D25">
      <w:pPr>
        <w:rPr>
          <w:b/>
        </w:rPr>
      </w:pPr>
      <w:r>
        <w:rPr>
          <w:b/>
        </w:rPr>
        <w:t xml:space="preserve">5. </w:t>
      </w:r>
      <w:r w:rsidR="004A29ED" w:rsidRPr="00412BAA">
        <w:rPr>
          <w:b/>
        </w:rPr>
        <w:t xml:space="preserve">Is </w:t>
      </w:r>
      <w:r>
        <w:rPr>
          <w:b/>
        </w:rPr>
        <w:t>your study population younger than 12 years of age? Please give a reason for the inclusion of this young research population in your study</w:t>
      </w:r>
      <w:r w:rsidR="00392B92" w:rsidRPr="00412BAA">
        <w:rPr>
          <w:b/>
        </w:rPr>
        <w:t>.</w:t>
      </w:r>
    </w:p>
    <w:p w14:paraId="15A651BD" w14:textId="77777777" w:rsidR="004A29ED" w:rsidRPr="00412BAA" w:rsidRDefault="00EF7B43" w:rsidP="001C1D25">
      <w:r>
        <w:t>X</w:t>
      </w:r>
      <w:r w:rsidR="004A29ED" w:rsidRPr="00412BAA">
        <w:t xml:space="preserve"> N</w:t>
      </w:r>
      <w:r w:rsidR="001C617D">
        <w:t>/A</w:t>
      </w:r>
    </w:p>
    <w:tbl>
      <w:tblPr>
        <w:tblStyle w:val="TableGrid"/>
        <w:tblW w:w="0" w:type="auto"/>
        <w:tblLook w:val="04A0" w:firstRow="1" w:lastRow="0" w:firstColumn="1" w:lastColumn="0" w:noHBand="0" w:noVBand="1"/>
      </w:tblPr>
      <w:tblGrid>
        <w:gridCol w:w="9622"/>
      </w:tblGrid>
      <w:tr w:rsidR="004A29ED" w:rsidRPr="00412BAA" w14:paraId="28C3585E" w14:textId="77777777" w:rsidTr="002A5024">
        <w:tc>
          <w:tcPr>
            <w:tcW w:w="9622" w:type="dxa"/>
          </w:tcPr>
          <w:p w14:paraId="289A8A4A" w14:textId="77777777" w:rsidR="004A29ED" w:rsidRPr="00412BAA" w:rsidRDefault="004A29ED" w:rsidP="002A5024"/>
          <w:p w14:paraId="4BB80F6D" w14:textId="77777777" w:rsidR="004A29ED" w:rsidRPr="00412BAA" w:rsidRDefault="004A29ED" w:rsidP="002A5024"/>
          <w:p w14:paraId="6F349A91" w14:textId="77777777" w:rsidR="004A29ED" w:rsidRPr="00412BAA" w:rsidRDefault="004A29ED" w:rsidP="002A5024"/>
          <w:p w14:paraId="501AA1F0" w14:textId="77777777" w:rsidR="004A29ED" w:rsidRPr="00412BAA" w:rsidRDefault="004A29ED" w:rsidP="002A5024"/>
        </w:tc>
      </w:tr>
    </w:tbl>
    <w:p w14:paraId="6921E25E" w14:textId="77777777" w:rsidR="004A29ED" w:rsidRPr="00412BAA" w:rsidRDefault="004A29ED" w:rsidP="001C1D25"/>
    <w:p w14:paraId="53F61048" w14:textId="77777777" w:rsidR="00E400C8" w:rsidRPr="00412BAA" w:rsidRDefault="001C617D" w:rsidP="001C1D25">
      <w:pPr>
        <w:rPr>
          <w:b/>
        </w:rPr>
      </w:pPr>
      <w:r>
        <w:rPr>
          <w:b/>
        </w:rPr>
        <w:t>6. Organization where the recruitment of participants will take place</w:t>
      </w:r>
      <w:r w:rsidR="002E2F0C" w:rsidRPr="00412BAA">
        <w:rPr>
          <w:b/>
        </w:rPr>
        <w:t>:</w:t>
      </w:r>
    </w:p>
    <w:p w14:paraId="21DB75B9" w14:textId="77777777" w:rsidR="002E2F0C" w:rsidRPr="00412BAA" w:rsidRDefault="002E2F0C" w:rsidP="001C1D25">
      <w:r w:rsidRPr="00412BAA">
        <w:sym w:font="Wingdings" w:char="F0A8"/>
      </w:r>
      <w:r w:rsidRPr="00412BAA">
        <w:t xml:space="preserve"> Tilburg University</w:t>
      </w:r>
    </w:p>
    <w:p w14:paraId="7B3FEC55" w14:textId="77777777" w:rsidR="004C0690" w:rsidRDefault="004C0690" w:rsidP="001C1D25">
      <w:r>
        <w:lastRenderedPageBreak/>
        <w:t>X</w:t>
      </w:r>
      <w:r w:rsidR="001C617D">
        <w:t xml:space="preserve"> </w:t>
      </w:r>
      <w:proofErr w:type="spellStart"/>
      <w:r w:rsidR="001C617D">
        <w:t>Other</w:t>
      </w:r>
      <w:proofErr w:type="gramStart"/>
      <w:r w:rsidR="002E2F0C" w:rsidRPr="00412BAA">
        <w:t>,</w:t>
      </w:r>
      <w:r w:rsidR="001C617D">
        <w:t>i.e</w:t>
      </w:r>
      <w:proofErr w:type="spellEnd"/>
      <w:proofErr w:type="gramEnd"/>
      <w:r w:rsidR="001C617D">
        <w:t>.</w:t>
      </w:r>
      <w:r w:rsidR="00A63FAB">
        <w:t xml:space="preserve"> US research</w:t>
      </w:r>
      <w:r>
        <w:t xml:space="preserve"> institutes, Flemish and Dutch </w:t>
      </w:r>
      <w:r w:rsidR="00A63FAB">
        <w:t xml:space="preserve">research </w:t>
      </w:r>
      <w:r>
        <w:t>institutes</w:t>
      </w:r>
    </w:p>
    <w:p w14:paraId="5E5A6693" w14:textId="77777777" w:rsidR="002E2F0C" w:rsidRPr="00412BAA" w:rsidRDefault="002E2F0C" w:rsidP="001C1D25">
      <w:r w:rsidRPr="00412BAA">
        <w:sym w:font="Wingdings" w:char="F0A8"/>
      </w:r>
      <w:r w:rsidRPr="00412BAA">
        <w:t xml:space="preserve"> N</w:t>
      </w:r>
      <w:r w:rsidR="006C295E" w:rsidRPr="00412BAA">
        <w:t>.V.T</w:t>
      </w:r>
      <w:proofErr w:type="gramStart"/>
      <w:r w:rsidR="006C295E" w:rsidRPr="00412BAA">
        <w:t xml:space="preserve">. </w:t>
      </w:r>
      <w:r w:rsidRPr="00412BAA">
        <w:t>,</w:t>
      </w:r>
      <w:proofErr w:type="gramEnd"/>
      <w:r w:rsidRPr="00412BAA">
        <w:t xml:space="preserve"> want ……………………………………………………………………………………………………………</w:t>
      </w:r>
    </w:p>
    <w:p w14:paraId="4D1DEC3E" w14:textId="77777777" w:rsidR="004B0D48" w:rsidRPr="00412BAA" w:rsidRDefault="004B0D48" w:rsidP="001C1D25">
      <w:pPr>
        <w:rPr>
          <w:b/>
        </w:rPr>
      </w:pPr>
    </w:p>
    <w:p w14:paraId="0FFCF45F" w14:textId="77777777" w:rsidR="002E2F0C" w:rsidRPr="00412BAA" w:rsidRDefault="001C617D" w:rsidP="001C1D25">
      <w:pPr>
        <w:rPr>
          <w:b/>
        </w:rPr>
      </w:pPr>
      <w:r>
        <w:rPr>
          <w:b/>
        </w:rPr>
        <w:t>7. Reward for participation (per experiment)</w:t>
      </w:r>
    </w:p>
    <w:p w14:paraId="76379EED" w14:textId="77777777" w:rsidR="002E2F0C" w:rsidRPr="00412BAA" w:rsidRDefault="00853ACF" w:rsidP="001C1D25">
      <w:r w:rsidRPr="00412BAA">
        <w:sym w:font="Wingdings" w:char="F0A8"/>
      </w:r>
      <w:r w:rsidRPr="00412BAA">
        <w:t xml:space="preserve"> </w:t>
      </w:r>
      <w:r w:rsidR="001C617D">
        <w:t>None</w:t>
      </w:r>
    </w:p>
    <w:p w14:paraId="4ED8CFB3" w14:textId="77777777" w:rsidR="00853ACF" w:rsidRPr="00412BAA" w:rsidRDefault="00853ACF" w:rsidP="001C1D25">
      <w:r w:rsidRPr="00412BAA">
        <w:sym w:font="Wingdings" w:char="F0A8"/>
      </w:r>
      <w:r w:rsidRPr="00412BAA">
        <w:t xml:space="preserve"> </w:t>
      </w:r>
      <w:r w:rsidR="001C617D">
        <w:t>Reimbursement of travel expenses</w:t>
      </w:r>
    </w:p>
    <w:p w14:paraId="6EA4EB8D" w14:textId="77777777" w:rsidR="001F6E04" w:rsidRPr="00412BAA" w:rsidRDefault="001F6E04" w:rsidP="001F6E04">
      <w:r w:rsidRPr="00412BAA">
        <w:sym w:font="Wingdings" w:char="F0A8"/>
      </w:r>
      <w:r w:rsidRPr="00412BAA">
        <w:t xml:space="preserve"> </w:t>
      </w:r>
      <w:r w:rsidR="001C617D">
        <w:t>Course credit</w:t>
      </w:r>
    </w:p>
    <w:p w14:paraId="47ED8525" w14:textId="582C060A" w:rsidR="00392B92" w:rsidRPr="00412BAA" w:rsidRDefault="00CE431C" w:rsidP="001C1D25">
      <w:pPr>
        <w:rPr>
          <w:b/>
        </w:rPr>
      </w:pPr>
      <w:r>
        <w:t>X</w:t>
      </w:r>
      <w:r w:rsidR="00853ACF" w:rsidRPr="00412BAA">
        <w:t xml:space="preserve"> </w:t>
      </w:r>
      <w:r w:rsidR="001C617D">
        <w:t>Financial reward</w:t>
      </w:r>
      <w:r w:rsidR="00853ACF" w:rsidRPr="00412BAA">
        <w:t xml:space="preserve">, </w:t>
      </w:r>
      <w:r w:rsidR="001C617D">
        <w:t>i.e.</w:t>
      </w:r>
      <w:r w:rsidR="001E7727">
        <w:t>,</w:t>
      </w:r>
      <w:r w:rsidR="00853ACF" w:rsidRPr="00412BAA">
        <w:t xml:space="preserve"> </w:t>
      </w:r>
      <w:r w:rsidR="0001239A">
        <w:t>fixed-pay for time spent, plus bonus depending on quality of generated data</w:t>
      </w:r>
      <w:r w:rsidR="004D6CD4">
        <w:t xml:space="preserve"> (latter only in study 2)</w:t>
      </w:r>
    </w:p>
    <w:p w14:paraId="7E19BF45" w14:textId="77777777" w:rsidR="004B0D48" w:rsidRPr="00412BAA" w:rsidRDefault="00852278" w:rsidP="001C1D25">
      <w:pPr>
        <w:rPr>
          <w:b/>
        </w:rPr>
      </w:pPr>
      <w:r>
        <w:rPr>
          <w:b/>
        </w:rPr>
        <w:t>8. Describe in detail the expected burden of the experiment/assessment occasions for the study participants with respect to time, mental and physical burden</w:t>
      </w:r>
      <w:r w:rsidR="00853ACF" w:rsidRPr="00412BAA">
        <w:rPr>
          <w:b/>
        </w:rPr>
        <w:t>:</w:t>
      </w:r>
    </w:p>
    <w:tbl>
      <w:tblPr>
        <w:tblStyle w:val="TableGrid"/>
        <w:tblW w:w="0" w:type="auto"/>
        <w:tblLook w:val="04A0" w:firstRow="1" w:lastRow="0" w:firstColumn="1" w:lastColumn="0" w:noHBand="0" w:noVBand="1"/>
      </w:tblPr>
      <w:tblGrid>
        <w:gridCol w:w="9622"/>
      </w:tblGrid>
      <w:tr w:rsidR="004B0D48" w:rsidRPr="00412BAA" w14:paraId="109ADFB1" w14:textId="77777777" w:rsidTr="002A5024">
        <w:tc>
          <w:tcPr>
            <w:tcW w:w="9622" w:type="dxa"/>
          </w:tcPr>
          <w:p w14:paraId="3CCBAA4F" w14:textId="1031B06F" w:rsidR="004B0D48" w:rsidRPr="00412BAA" w:rsidRDefault="00FC47D8" w:rsidP="002A5024">
            <w:r>
              <w:t>Study 1 is estimated to last approximately 30 minutes and the mental/ethical burden to the participant is that they are requested to fabricate research results.</w:t>
            </w:r>
            <w:r w:rsidR="00FA6B64">
              <w:t xml:space="preserve"> [this will be informally piloted]</w:t>
            </w:r>
          </w:p>
          <w:p w14:paraId="6C51766F" w14:textId="5D4A3936" w:rsidR="004B0D48" w:rsidRPr="00412BAA" w:rsidRDefault="00FC47D8" w:rsidP="002A5024">
            <w:r>
              <w:t>Study 2 is estimated to last approximately 90 minutes and the mental/ethical burden to the participant is that they have to fabricate research results.</w:t>
            </w:r>
            <w:r w:rsidR="00FA6B64">
              <w:t xml:space="preserve"> [this will be informally piloted]</w:t>
            </w:r>
          </w:p>
          <w:p w14:paraId="0C396315" w14:textId="77777777" w:rsidR="004B0D48" w:rsidRPr="00412BAA" w:rsidRDefault="004B0D48" w:rsidP="002A5024"/>
        </w:tc>
      </w:tr>
    </w:tbl>
    <w:p w14:paraId="20845295" w14:textId="77777777" w:rsidR="004B0D48" w:rsidRPr="00412BAA" w:rsidRDefault="004B0D48" w:rsidP="001C1D25"/>
    <w:p w14:paraId="0F60EA56" w14:textId="77777777" w:rsidR="004A29ED" w:rsidRPr="00412BAA" w:rsidRDefault="00852278" w:rsidP="001C1D25">
      <w:pPr>
        <w:rPr>
          <w:b/>
        </w:rPr>
      </w:pPr>
      <w:r>
        <w:rPr>
          <w:b/>
        </w:rPr>
        <w:t>9. Describe potential negative consequences of participation for the study participants</w:t>
      </w:r>
      <w:r w:rsidR="004B0D48" w:rsidRPr="00412BAA">
        <w:rPr>
          <w:b/>
        </w:rPr>
        <w:t>:</w:t>
      </w:r>
    </w:p>
    <w:p w14:paraId="140A8E4E" w14:textId="77777777" w:rsidR="004B0D48" w:rsidRPr="00412BAA" w:rsidRDefault="004B0D48" w:rsidP="004B0D48">
      <w:r w:rsidRPr="00412BAA">
        <w:sym w:font="Wingdings" w:char="F0A8"/>
      </w:r>
      <w:r w:rsidRPr="00412BAA">
        <w:t xml:space="preserve"> </w:t>
      </w:r>
      <w:r w:rsidR="00852278">
        <w:t>N/A because</w:t>
      </w:r>
      <w:r w:rsidRPr="00412BAA">
        <w:t xml:space="preserve"> …………………………………………………………………………………………………………………………………………..</w:t>
      </w:r>
    </w:p>
    <w:tbl>
      <w:tblPr>
        <w:tblStyle w:val="TableGrid"/>
        <w:tblW w:w="0" w:type="auto"/>
        <w:tblLook w:val="04A0" w:firstRow="1" w:lastRow="0" w:firstColumn="1" w:lastColumn="0" w:noHBand="0" w:noVBand="1"/>
      </w:tblPr>
      <w:tblGrid>
        <w:gridCol w:w="9622"/>
      </w:tblGrid>
      <w:tr w:rsidR="004B0D48" w:rsidRPr="00412BAA" w14:paraId="4568F722" w14:textId="77777777" w:rsidTr="002A5024">
        <w:tc>
          <w:tcPr>
            <w:tcW w:w="9622" w:type="dxa"/>
          </w:tcPr>
          <w:p w14:paraId="74020E7D" w14:textId="2BF0A033" w:rsidR="004B0D48" w:rsidRPr="00412BAA" w:rsidRDefault="004C0690" w:rsidP="002A5024">
            <w:r>
              <w:t xml:space="preserve">Participants could experience dissonance when requested to </w:t>
            </w:r>
            <w:r w:rsidR="00FA6B64">
              <w:t xml:space="preserve">generate fictitious </w:t>
            </w:r>
            <w:r>
              <w:t xml:space="preserve">results due to academic codes of conduct. </w:t>
            </w:r>
          </w:p>
          <w:p w14:paraId="0DF2CE8B" w14:textId="77777777" w:rsidR="004B0D48" w:rsidRPr="00412BAA" w:rsidRDefault="004B0D48" w:rsidP="002A5024"/>
          <w:p w14:paraId="36EA6B29" w14:textId="77777777" w:rsidR="004B0D48" w:rsidRPr="00412BAA" w:rsidRDefault="004B0D48" w:rsidP="002A5024"/>
          <w:p w14:paraId="5A1DD45E" w14:textId="77777777" w:rsidR="004B0D48" w:rsidRPr="00412BAA" w:rsidRDefault="004B0D48" w:rsidP="002A5024"/>
        </w:tc>
      </w:tr>
    </w:tbl>
    <w:p w14:paraId="66DDBD26" w14:textId="77777777" w:rsidR="004B0D48" w:rsidRPr="00412BAA" w:rsidRDefault="004B0D48" w:rsidP="001C1D25">
      <w:pPr>
        <w:rPr>
          <w:lang w:eastAsia="ja-JP"/>
        </w:rPr>
      </w:pPr>
    </w:p>
    <w:p w14:paraId="63AE46ED" w14:textId="77777777" w:rsidR="004B0D48" w:rsidRPr="00412BAA" w:rsidRDefault="00852278" w:rsidP="004B0D48">
      <w:pPr>
        <w:rPr>
          <w:b/>
        </w:rPr>
      </w:pPr>
      <w:r>
        <w:rPr>
          <w:b/>
        </w:rPr>
        <w:t>10. Describe measures that have been taken to protect the study participant (e.g. insurance, debriefing, etc.):</w:t>
      </w:r>
    </w:p>
    <w:p w14:paraId="2FE3D00F" w14:textId="77777777" w:rsidR="004B0D48" w:rsidRPr="00412BAA" w:rsidRDefault="004B0D48" w:rsidP="004B0D48">
      <w:r w:rsidRPr="00412BAA">
        <w:sym w:font="Wingdings" w:char="F0A8"/>
      </w:r>
      <w:r w:rsidR="00852278">
        <w:t xml:space="preserve"> N/A because</w:t>
      </w:r>
      <w:r w:rsidRPr="00412BAA">
        <w:t xml:space="preserve"> …………………………………………………………………………………………………………………………………………</w:t>
      </w:r>
    </w:p>
    <w:tbl>
      <w:tblPr>
        <w:tblStyle w:val="TableGrid"/>
        <w:tblW w:w="11023" w:type="dxa"/>
        <w:tblLook w:val="04A0" w:firstRow="1" w:lastRow="0" w:firstColumn="1" w:lastColumn="0" w:noHBand="0" w:noVBand="1"/>
      </w:tblPr>
      <w:tblGrid>
        <w:gridCol w:w="11023"/>
      </w:tblGrid>
      <w:tr w:rsidR="004B0D48" w:rsidRPr="00412BAA" w14:paraId="26709C4D" w14:textId="77777777" w:rsidTr="00F90ADD">
        <w:tc>
          <w:tcPr>
            <w:tcW w:w="11023" w:type="dxa"/>
          </w:tcPr>
          <w:p w14:paraId="51B1A0BF" w14:textId="493E93F3" w:rsidR="004B0D48" w:rsidRPr="00412BAA" w:rsidRDefault="004C0690" w:rsidP="00FA6B64">
            <w:r>
              <w:t xml:space="preserve">Participants will be thoroughly informed before providing consent explaining why we are asking them to </w:t>
            </w:r>
            <w:r w:rsidR="00FA6B64">
              <w:t xml:space="preserve">generate fictitious </w:t>
            </w:r>
            <w:r>
              <w:t>research results. Additionally, debriefing will remind them of the academic code of conduct and address any concerns participants might have.</w:t>
            </w:r>
          </w:p>
        </w:tc>
      </w:tr>
    </w:tbl>
    <w:p w14:paraId="4928F271" w14:textId="77777777" w:rsidR="004B0D48" w:rsidRPr="00412BAA" w:rsidRDefault="004B0D48" w:rsidP="001C1D25">
      <w:pPr>
        <w:rPr>
          <w:b/>
          <w:lang w:eastAsia="ja-JP"/>
        </w:rPr>
      </w:pPr>
    </w:p>
    <w:p w14:paraId="42E9A2EE" w14:textId="77777777" w:rsidR="004B0D48" w:rsidRPr="00412BAA" w:rsidRDefault="00852278" w:rsidP="001C1D25">
      <w:pPr>
        <w:rPr>
          <w:b/>
          <w:lang w:eastAsia="ja-JP"/>
        </w:rPr>
      </w:pPr>
      <w:r>
        <w:rPr>
          <w:b/>
          <w:lang w:eastAsia="ja-JP"/>
        </w:rPr>
        <w:t>11. In case of a research line, is it allowed for subjects to participate in more than 1 experiment within the same line?</w:t>
      </w:r>
    </w:p>
    <w:p w14:paraId="181C620D" w14:textId="77777777" w:rsidR="004B0D48" w:rsidRPr="00412BAA" w:rsidRDefault="004B0D48" w:rsidP="004B0D48">
      <w:r w:rsidRPr="00412BAA">
        <w:sym w:font="Wingdings" w:char="F0A8"/>
      </w:r>
      <w:r w:rsidR="00852278">
        <w:t xml:space="preserve"> N/A this is a research proposal for 1 study only</w:t>
      </w:r>
    </w:p>
    <w:p w14:paraId="13EA3B2E" w14:textId="77777777" w:rsidR="004B0D48" w:rsidRPr="00412BAA" w:rsidRDefault="004B17D2" w:rsidP="004B0D48">
      <w:r w:rsidRPr="00412BAA">
        <w:sym w:font="Wingdings" w:char="F0A8"/>
      </w:r>
      <w:r w:rsidRPr="00412BAA">
        <w:t xml:space="preserve"> </w:t>
      </w:r>
      <w:r w:rsidR="00852278">
        <w:t>Yes, because</w:t>
      </w:r>
      <w:r w:rsidRPr="00412BAA">
        <w:t xml:space="preserve"> …………………………………………………………………………………………………………………………………………………</w:t>
      </w:r>
    </w:p>
    <w:p w14:paraId="1BED1EDE" w14:textId="77777777" w:rsidR="004C0690" w:rsidRDefault="004C0690" w:rsidP="004B0D48">
      <w:proofErr w:type="gramStart"/>
      <w:r>
        <w:t>x</w:t>
      </w:r>
      <w:proofErr w:type="gramEnd"/>
      <w:r w:rsidR="004B17D2" w:rsidRPr="00412BAA">
        <w:t xml:space="preserve"> </w:t>
      </w:r>
      <w:r w:rsidR="00852278">
        <w:t>No, because</w:t>
      </w:r>
      <w:r w:rsidR="004B17D2" w:rsidRPr="00412BAA">
        <w:t xml:space="preserve"> </w:t>
      </w:r>
      <w:r>
        <w:t>independent samples are made (US in study 1 and Flemish/Dutch in study 2).</w:t>
      </w:r>
    </w:p>
    <w:p w14:paraId="72C5E53D" w14:textId="77777777" w:rsidR="00852278" w:rsidRDefault="004C0690" w:rsidP="004B0D48">
      <w:pPr>
        <w:rPr>
          <w:b/>
        </w:rPr>
      </w:pPr>
      <w:r>
        <w:rPr>
          <w:b/>
        </w:rPr>
        <w:t xml:space="preserve"> </w:t>
      </w:r>
      <w:r w:rsidR="00852278">
        <w:rPr>
          <w:b/>
        </w:rPr>
        <w:t xml:space="preserve">12. Are participants subjected to acts? Indicate which ones, and with what purpose. </w:t>
      </w:r>
    </w:p>
    <w:p w14:paraId="2CF85703" w14:textId="77777777" w:rsidR="004B17D2" w:rsidRPr="00371845" w:rsidRDefault="00852278" w:rsidP="004B0D48">
      <w:r w:rsidRPr="00371845">
        <w:t>Examples:  intervention, denials (subjects are asked not to smoke, drink alcohol or eat within a certain time frame preceding the experiment)</w:t>
      </w:r>
      <w:r w:rsidR="00354E9A" w:rsidRPr="00371845">
        <w:t>, diet</w:t>
      </w:r>
      <w:r w:rsidRPr="00371845">
        <w:t>ary requests</w:t>
      </w:r>
      <w:r w:rsidR="00354E9A" w:rsidRPr="00371845">
        <w:t>, invasi</w:t>
      </w:r>
      <w:r w:rsidRPr="00371845">
        <w:t>ve procedures (venipuncture to draw blood)</w:t>
      </w:r>
      <w:r w:rsidR="00354E9A" w:rsidRPr="00371845">
        <w:t xml:space="preserve">, </w:t>
      </w:r>
      <w:r w:rsidRPr="00371845">
        <w:t>medical (e.g. exercise test</w:t>
      </w:r>
      <w:r w:rsidR="00371845">
        <w:t>, fMRI or PET scans</w:t>
      </w:r>
      <w:r w:rsidRPr="00371845">
        <w:t>) or neuropsychological tests</w:t>
      </w:r>
      <w:r w:rsidR="00354E9A" w:rsidRPr="00371845">
        <w:t xml:space="preserve">, </w:t>
      </w:r>
      <w:r w:rsidRPr="00371845">
        <w:t>admissions into hospital/institution</w:t>
      </w:r>
      <w:r w:rsidR="00371845">
        <w:t>, intelligence tests.</w:t>
      </w:r>
      <w:r w:rsidR="00354E9A" w:rsidRPr="00371845">
        <w:t xml:space="preserve"> </w:t>
      </w:r>
    </w:p>
    <w:tbl>
      <w:tblPr>
        <w:tblStyle w:val="TableGrid"/>
        <w:tblpPr w:leftFromText="180" w:rightFromText="180" w:vertAnchor="text" w:horzAnchor="margin" w:tblpY="51"/>
        <w:tblW w:w="11023" w:type="dxa"/>
        <w:tblLook w:val="04A0" w:firstRow="1" w:lastRow="0" w:firstColumn="1" w:lastColumn="0" w:noHBand="0" w:noVBand="1"/>
      </w:tblPr>
      <w:tblGrid>
        <w:gridCol w:w="11023"/>
      </w:tblGrid>
      <w:tr w:rsidR="00B05986" w:rsidRPr="00412BAA" w14:paraId="7748355B" w14:textId="77777777" w:rsidTr="00F90ADD">
        <w:trPr>
          <w:trHeight w:val="1412"/>
        </w:trPr>
        <w:tc>
          <w:tcPr>
            <w:tcW w:w="11023" w:type="dxa"/>
          </w:tcPr>
          <w:p w14:paraId="4E2EDFB0" w14:textId="0FEC24F3" w:rsidR="00B05986" w:rsidRPr="00412BAA" w:rsidRDefault="00FC47D8" w:rsidP="00FA6B64">
            <w:r>
              <w:t xml:space="preserve">The act of </w:t>
            </w:r>
            <w:r w:rsidR="00FA6B64">
              <w:t xml:space="preserve">generating fictitious </w:t>
            </w:r>
            <w:r>
              <w:t xml:space="preserve">research results for the purpose of evaluating the diagnostic value of statistical tools to detect </w:t>
            </w:r>
            <w:r w:rsidR="00FA6B64">
              <w:t xml:space="preserve">fictitious </w:t>
            </w:r>
            <w:r>
              <w:t>data.</w:t>
            </w:r>
          </w:p>
        </w:tc>
      </w:tr>
    </w:tbl>
    <w:p w14:paraId="2833DCC5" w14:textId="77777777" w:rsidR="00852278" w:rsidRDefault="00852278" w:rsidP="004B0D48">
      <w:pPr>
        <w:rPr>
          <w:b/>
        </w:rPr>
      </w:pPr>
    </w:p>
    <w:p w14:paraId="68A93D04" w14:textId="77777777" w:rsidR="00F160B6" w:rsidRPr="00412BAA" w:rsidRDefault="00371845" w:rsidP="004B0D48">
      <w:pPr>
        <w:rPr>
          <w:b/>
        </w:rPr>
      </w:pPr>
      <w:r>
        <w:rPr>
          <w:b/>
        </w:rPr>
        <w:t xml:space="preserve">INFORMATION, DATA, ARCHIVING AND PRIVACY </w:t>
      </w:r>
    </w:p>
    <w:p w14:paraId="3F96BF49" w14:textId="77777777" w:rsidR="004B0D48" w:rsidRPr="00412BAA" w:rsidRDefault="008D54A0" w:rsidP="001C1D25">
      <w:pPr>
        <w:rPr>
          <w:b/>
          <w:lang w:eastAsia="ja-JP"/>
        </w:rPr>
      </w:pPr>
      <w:r>
        <w:rPr>
          <w:b/>
          <w:lang w:eastAsia="ja-JP"/>
        </w:rPr>
        <w:t>1. W</w:t>
      </w:r>
      <w:r w:rsidR="00371845">
        <w:rPr>
          <w:b/>
          <w:lang w:eastAsia="ja-JP"/>
        </w:rPr>
        <w:t>hen applicable, are there terms/conditions set by the funding organization with respect to information, privacy and reporting?</w:t>
      </w:r>
    </w:p>
    <w:p w14:paraId="15351E87" w14:textId="77777777" w:rsidR="002A5024" w:rsidRPr="00412BAA" w:rsidRDefault="002A5024" w:rsidP="001C1D25">
      <w:r w:rsidRPr="00412BAA">
        <w:sym w:font="Wingdings" w:char="F0A8"/>
      </w:r>
      <w:r w:rsidRPr="00412BAA">
        <w:t xml:space="preserve"> </w:t>
      </w:r>
      <w:r w:rsidR="00371845">
        <w:t>Yes</w:t>
      </w:r>
      <w:r w:rsidRPr="00412BAA">
        <w:t xml:space="preserve">, </w:t>
      </w:r>
      <w:r w:rsidR="001C617D">
        <w:t>i.e.</w:t>
      </w:r>
      <w:r w:rsidRPr="00412BAA">
        <w:t xml:space="preserve"> …………………………………………………………………………………………………………………………………….</w:t>
      </w:r>
    </w:p>
    <w:p w14:paraId="31E0CDB4" w14:textId="77777777" w:rsidR="002A5024" w:rsidRPr="00412BAA" w:rsidRDefault="002A5024" w:rsidP="001C1D25">
      <w:r w:rsidRPr="00412BAA">
        <w:sym w:font="Wingdings" w:char="F0A8"/>
      </w:r>
      <w:r w:rsidRPr="00412BAA">
        <w:t xml:space="preserve"> </w:t>
      </w:r>
      <w:r w:rsidR="001F6E04" w:rsidRPr="00412BAA">
        <w:t>N</w:t>
      </w:r>
      <w:r w:rsidR="00371845">
        <w:t>o</w:t>
      </w:r>
    </w:p>
    <w:p w14:paraId="18402FC2" w14:textId="77777777" w:rsidR="002A5024" w:rsidRPr="00412BAA" w:rsidRDefault="00FC47D8" w:rsidP="001C1D25">
      <w:proofErr w:type="gramStart"/>
      <w:r>
        <w:t>x</w:t>
      </w:r>
      <w:proofErr w:type="gramEnd"/>
      <w:r w:rsidR="00371845">
        <w:t xml:space="preserve"> N/A</w:t>
      </w:r>
    </w:p>
    <w:p w14:paraId="7174F63F" w14:textId="77777777" w:rsidR="002A5024" w:rsidRPr="00412BAA" w:rsidRDefault="002A5024" w:rsidP="00392B92">
      <w:pPr>
        <w:spacing w:after="0"/>
        <w:rPr>
          <w:b/>
        </w:rPr>
      </w:pPr>
    </w:p>
    <w:p w14:paraId="2F17C7BF" w14:textId="77777777" w:rsidR="002A5024" w:rsidRPr="00412BAA" w:rsidRDefault="008D54A0" w:rsidP="002A5024">
      <w:pPr>
        <w:rPr>
          <w:b/>
        </w:rPr>
      </w:pPr>
      <w:r>
        <w:rPr>
          <w:b/>
        </w:rPr>
        <w:t>2. Method of recruitment (multiple options may be checked)</w:t>
      </w:r>
      <w:r w:rsidR="002A5024" w:rsidRPr="00412BAA">
        <w:rPr>
          <w:b/>
        </w:rPr>
        <w:t>:</w:t>
      </w:r>
    </w:p>
    <w:p w14:paraId="3E56C3C7" w14:textId="77777777" w:rsidR="002A5024" w:rsidRPr="00412BAA" w:rsidRDefault="002A5024" w:rsidP="002A5024">
      <w:r w:rsidRPr="00412BAA">
        <w:sym w:font="Wingdings" w:char="F0A8"/>
      </w:r>
      <w:r w:rsidRPr="00412BAA">
        <w:t xml:space="preserve"> </w:t>
      </w:r>
      <w:r w:rsidR="008D54A0" w:rsidRPr="00412BAA">
        <w:t>A</w:t>
      </w:r>
      <w:r w:rsidR="008D54A0">
        <w:t>dvertisement</w:t>
      </w:r>
    </w:p>
    <w:p w14:paraId="21A17785" w14:textId="77777777" w:rsidR="008D54A0" w:rsidRDefault="002A5024" w:rsidP="002A5024">
      <w:r w:rsidRPr="00412BAA">
        <w:sym w:font="Wingdings" w:char="F0A8"/>
      </w:r>
      <w:r w:rsidRPr="00412BAA">
        <w:t xml:space="preserve"> </w:t>
      </w:r>
      <w:r w:rsidR="008D54A0">
        <w:t>Conversation with medical doctor/psychiatrist/psychologist/social worker</w:t>
      </w:r>
    </w:p>
    <w:p w14:paraId="4A72F512" w14:textId="77777777" w:rsidR="002A5024" w:rsidRPr="00412BAA" w:rsidRDefault="002A5024" w:rsidP="002A5024">
      <w:r w:rsidRPr="00412BAA">
        <w:sym w:font="Wingdings" w:char="F0A8"/>
      </w:r>
      <w:r w:rsidRPr="00412BAA">
        <w:t xml:space="preserve"> </w:t>
      </w:r>
      <w:r w:rsidR="008D54A0">
        <w:t>Voluntary application</w:t>
      </w:r>
      <w:r w:rsidR="00901320" w:rsidRPr="00412BAA">
        <w:t xml:space="preserve">, </w:t>
      </w:r>
      <w:r w:rsidR="001C617D">
        <w:t>i.e.</w:t>
      </w:r>
      <w:r w:rsidR="00901320" w:rsidRPr="00412BAA">
        <w:t xml:space="preserve"> </w:t>
      </w:r>
      <w:proofErr w:type="gramStart"/>
      <w:r w:rsidR="00901320" w:rsidRPr="00412BAA">
        <w:t>...................................................... ................................................................................</w:t>
      </w:r>
      <w:proofErr w:type="gramEnd"/>
    </w:p>
    <w:p w14:paraId="37307F84" w14:textId="77777777" w:rsidR="002A5024" w:rsidRPr="00412BAA" w:rsidRDefault="00FC47D8" w:rsidP="00FC47D8">
      <w:proofErr w:type="gramStart"/>
      <w:r>
        <w:t>x</w:t>
      </w:r>
      <w:proofErr w:type="gramEnd"/>
      <w:r w:rsidR="002A5024" w:rsidRPr="00412BAA">
        <w:t xml:space="preserve"> </w:t>
      </w:r>
      <w:r w:rsidR="008D54A0">
        <w:t>Other</w:t>
      </w:r>
      <w:r w:rsidR="002A5024" w:rsidRPr="00412BAA">
        <w:t xml:space="preserve">, </w:t>
      </w:r>
      <w:r w:rsidR="001C617D">
        <w:t>i.e.</w:t>
      </w:r>
      <w:r w:rsidR="002A5024" w:rsidRPr="00412BAA">
        <w:t xml:space="preserve"> </w:t>
      </w:r>
      <w:r>
        <w:t>purposive sampling of researchers.</w:t>
      </w:r>
    </w:p>
    <w:p w14:paraId="5A98CBD6" w14:textId="77777777" w:rsidR="002A5024" w:rsidRPr="00412BAA" w:rsidRDefault="002A5024" w:rsidP="00392B92">
      <w:pPr>
        <w:spacing w:after="0"/>
        <w:rPr>
          <w:b/>
          <w:lang w:eastAsia="ja-JP"/>
        </w:rPr>
      </w:pPr>
    </w:p>
    <w:p w14:paraId="32D0A543" w14:textId="77777777" w:rsidR="002A5024" w:rsidRPr="00412BAA" w:rsidRDefault="008D54A0" w:rsidP="001C1D25">
      <w:pPr>
        <w:rPr>
          <w:b/>
          <w:lang w:eastAsia="ja-JP"/>
        </w:rPr>
      </w:pPr>
      <w:r>
        <w:rPr>
          <w:b/>
          <w:lang w:eastAsia="ja-JP"/>
        </w:rPr>
        <w:t>3. How much time is given to eligible participants/parents/caretakers/guardians to decide about participation after the participant has received the participant information letter?</w:t>
      </w:r>
      <w:r w:rsidRPr="00412BAA">
        <w:rPr>
          <w:b/>
          <w:lang w:eastAsia="ja-JP"/>
        </w:rPr>
        <w:t xml:space="preserve"> </w:t>
      </w:r>
      <w:r w:rsidR="00FC47D8">
        <w:rPr>
          <w:b/>
          <w:lang w:eastAsia="ja-JP"/>
        </w:rPr>
        <w:br/>
      </w:r>
      <w:r w:rsidR="00FC47D8">
        <w:rPr>
          <w:lang w:eastAsia="ja-JP"/>
        </w:rPr>
        <w:t>1 week</w:t>
      </w:r>
    </w:p>
    <w:p w14:paraId="0960D0FD" w14:textId="77777777" w:rsidR="008D54A0" w:rsidRDefault="008D54A0" w:rsidP="001C1D25">
      <w:pPr>
        <w:rPr>
          <w:b/>
          <w:lang w:eastAsia="ja-JP"/>
        </w:rPr>
      </w:pPr>
      <w:r>
        <w:rPr>
          <w:b/>
          <w:lang w:eastAsia="ja-JP"/>
        </w:rPr>
        <w:t>4</w:t>
      </w:r>
      <w:r w:rsidR="00603622">
        <w:rPr>
          <w:b/>
          <w:lang w:eastAsia="ja-JP"/>
        </w:rPr>
        <w:t>a</w:t>
      </w:r>
      <w:r>
        <w:rPr>
          <w:b/>
          <w:lang w:eastAsia="ja-JP"/>
        </w:rPr>
        <w:t xml:space="preserve">. </w:t>
      </w:r>
      <w:proofErr w:type="gramStart"/>
      <w:r>
        <w:rPr>
          <w:b/>
          <w:lang w:eastAsia="ja-JP"/>
        </w:rPr>
        <w:t>Does</w:t>
      </w:r>
      <w:proofErr w:type="gramEnd"/>
      <w:r>
        <w:rPr>
          <w:b/>
          <w:lang w:eastAsia="ja-JP"/>
        </w:rPr>
        <w:t xml:space="preserve"> this study deviate from standard rules and regulation concerning information giving and privacy?</w:t>
      </w:r>
    </w:p>
    <w:p w14:paraId="623E1EA0" w14:textId="77777777" w:rsidR="008D54A0" w:rsidRPr="008D54A0" w:rsidRDefault="008D54A0" w:rsidP="008D54A0">
      <w:pPr>
        <w:ind w:left="851"/>
        <w:rPr>
          <w:sz w:val="20"/>
          <w:szCs w:val="20"/>
          <w:lang w:eastAsia="ja-JP"/>
        </w:rPr>
      </w:pPr>
      <w:r w:rsidRPr="008D54A0">
        <w:rPr>
          <w:sz w:val="20"/>
          <w:szCs w:val="20"/>
          <w:lang w:eastAsia="ja-JP"/>
        </w:rPr>
        <w:t>Standard rules</w:t>
      </w:r>
      <w:r w:rsidR="00603622">
        <w:rPr>
          <w:sz w:val="20"/>
          <w:szCs w:val="20"/>
          <w:lang w:eastAsia="ja-JP"/>
        </w:rPr>
        <w:t xml:space="preserve"> regarding information</w:t>
      </w:r>
      <w:r w:rsidRPr="008D54A0">
        <w:rPr>
          <w:sz w:val="20"/>
          <w:szCs w:val="20"/>
          <w:lang w:eastAsia="ja-JP"/>
        </w:rPr>
        <w:t>: participants or their legal representative are ….</w:t>
      </w:r>
    </w:p>
    <w:p w14:paraId="0429BA1E" w14:textId="77777777" w:rsidR="008D54A0" w:rsidRPr="008D54A0" w:rsidRDefault="008D54A0" w:rsidP="008D54A0">
      <w:pPr>
        <w:spacing w:after="0"/>
        <w:ind w:left="851"/>
        <w:rPr>
          <w:sz w:val="20"/>
          <w:szCs w:val="20"/>
          <w:lang w:eastAsia="ja-JP"/>
        </w:rPr>
      </w:pPr>
      <w:r w:rsidRPr="008D54A0">
        <w:rPr>
          <w:sz w:val="20"/>
          <w:szCs w:val="20"/>
          <w:lang w:eastAsia="ja-JP"/>
        </w:rPr>
        <w:t xml:space="preserve">1. informed study in writing and in advance completely about the nature of </w:t>
      </w:r>
      <w:r>
        <w:rPr>
          <w:sz w:val="20"/>
          <w:szCs w:val="20"/>
          <w:lang w:eastAsia="ja-JP"/>
        </w:rPr>
        <w:t>the study</w:t>
      </w:r>
    </w:p>
    <w:p w14:paraId="4FD5CA25" w14:textId="77777777" w:rsidR="008D54A0" w:rsidRPr="008D54A0" w:rsidRDefault="008D54A0" w:rsidP="008D54A0">
      <w:pPr>
        <w:spacing w:after="0"/>
        <w:ind w:left="851"/>
        <w:rPr>
          <w:sz w:val="20"/>
          <w:szCs w:val="20"/>
          <w:lang w:eastAsia="ja-JP"/>
        </w:rPr>
      </w:pPr>
      <w:r w:rsidRPr="008D54A0">
        <w:rPr>
          <w:sz w:val="20"/>
          <w:szCs w:val="20"/>
          <w:lang w:eastAsia="ja-JP"/>
        </w:rPr>
        <w:t xml:space="preserve">2. </w:t>
      </w:r>
      <w:proofErr w:type="gramStart"/>
      <w:r w:rsidRPr="008D54A0">
        <w:rPr>
          <w:sz w:val="20"/>
          <w:szCs w:val="20"/>
          <w:lang w:eastAsia="ja-JP"/>
        </w:rPr>
        <w:t>asked</w:t>
      </w:r>
      <w:proofErr w:type="gramEnd"/>
      <w:r w:rsidRPr="008D54A0">
        <w:rPr>
          <w:sz w:val="20"/>
          <w:szCs w:val="20"/>
          <w:lang w:eastAsia="ja-JP"/>
        </w:rPr>
        <w:t xml:space="preserve"> to give written informed consent by means of a consent form</w:t>
      </w:r>
    </w:p>
    <w:p w14:paraId="57B8BE96" w14:textId="77777777" w:rsidR="00C81FEC" w:rsidRDefault="008D54A0" w:rsidP="00603622">
      <w:pPr>
        <w:spacing w:after="0"/>
        <w:ind w:left="851"/>
        <w:rPr>
          <w:sz w:val="20"/>
          <w:szCs w:val="20"/>
          <w:lang w:eastAsia="ja-JP"/>
        </w:rPr>
      </w:pPr>
      <w:r w:rsidRPr="008D54A0">
        <w:rPr>
          <w:sz w:val="20"/>
          <w:szCs w:val="20"/>
          <w:lang w:eastAsia="ja-JP"/>
        </w:rPr>
        <w:t xml:space="preserve">3. </w:t>
      </w:r>
      <w:proofErr w:type="gramStart"/>
      <w:r w:rsidR="00603622">
        <w:rPr>
          <w:sz w:val="20"/>
          <w:szCs w:val="20"/>
          <w:lang w:eastAsia="ja-JP"/>
        </w:rPr>
        <w:t>debriefed</w:t>
      </w:r>
      <w:proofErr w:type="gramEnd"/>
      <w:r w:rsidR="00603622">
        <w:rPr>
          <w:sz w:val="20"/>
          <w:szCs w:val="20"/>
          <w:lang w:eastAsia="ja-JP"/>
        </w:rPr>
        <w:t xml:space="preserve"> afterwards (in writing and orally) about the goals of the study and reason for potential misleading elements during the experiment</w:t>
      </w:r>
    </w:p>
    <w:p w14:paraId="657475D4" w14:textId="77777777" w:rsidR="00603622" w:rsidRDefault="00603622" w:rsidP="00603622">
      <w:pPr>
        <w:spacing w:after="0"/>
        <w:ind w:left="851"/>
        <w:rPr>
          <w:sz w:val="20"/>
          <w:szCs w:val="20"/>
          <w:lang w:eastAsia="ja-JP"/>
        </w:rPr>
      </w:pPr>
    </w:p>
    <w:p w14:paraId="3FD93117" w14:textId="77777777" w:rsidR="00603622" w:rsidRDefault="00603622" w:rsidP="00603622">
      <w:pPr>
        <w:spacing w:after="0"/>
        <w:ind w:left="851"/>
        <w:rPr>
          <w:sz w:val="20"/>
          <w:szCs w:val="20"/>
          <w:lang w:eastAsia="ja-JP"/>
        </w:rPr>
      </w:pPr>
      <w:r>
        <w:rPr>
          <w:sz w:val="20"/>
          <w:szCs w:val="20"/>
          <w:lang w:eastAsia="ja-JP"/>
        </w:rPr>
        <w:t xml:space="preserve">Standard rules regarding research data: </w:t>
      </w:r>
    </w:p>
    <w:p w14:paraId="0A3D087D" w14:textId="77777777" w:rsidR="00603622" w:rsidRDefault="00603622" w:rsidP="00603622">
      <w:pPr>
        <w:spacing w:after="0"/>
        <w:ind w:left="851"/>
        <w:rPr>
          <w:sz w:val="20"/>
          <w:szCs w:val="20"/>
          <w:lang w:eastAsia="ja-JP"/>
        </w:rPr>
      </w:pPr>
      <w:r>
        <w:rPr>
          <w:sz w:val="20"/>
          <w:szCs w:val="20"/>
          <w:lang w:eastAsia="ja-JP"/>
        </w:rPr>
        <w:t xml:space="preserve">4. </w:t>
      </w:r>
      <w:proofErr w:type="gramStart"/>
      <w:r>
        <w:rPr>
          <w:sz w:val="20"/>
          <w:szCs w:val="20"/>
          <w:lang w:eastAsia="ja-JP"/>
        </w:rPr>
        <w:t>data</w:t>
      </w:r>
      <w:proofErr w:type="gramEnd"/>
      <w:r>
        <w:rPr>
          <w:sz w:val="20"/>
          <w:szCs w:val="20"/>
          <w:lang w:eastAsia="ja-JP"/>
        </w:rPr>
        <w:t xml:space="preserve"> are processed in a coded fashion (and anonymous if possible) and stored confidentially</w:t>
      </w:r>
    </w:p>
    <w:p w14:paraId="627B61AC" w14:textId="77777777" w:rsidR="00603622" w:rsidRDefault="00603622" w:rsidP="00603622">
      <w:pPr>
        <w:spacing w:after="0"/>
        <w:ind w:left="851"/>
        <w:rPr>
          <w:sz w:val="20"/>
          <w:szCs w:val="20"/>
          <w:lang w:eastAsia="ja-JP"/>
        </w:rPr>
      </w:pPr>
      <w:r>
        <w:rPr>
          <w:sz w:val="20"/>
          <w:szCs w:val="20"/>
          <w:lang w:eastAsia="ja-JP"/>
        </w:rPr>
        <w:t xml:space="preserve">5. </w:t>
      </w:r>
      <w:proofErr w:type="gramStart"/>
      <w:r>
        <w:rPr>
          <w:sz w:val="20"/>
          <w:szCs w:val="20"/>
          <w:lang w:eastAsia="ja-JP"/>
        </w:rPr>
        <w:t>a</w:t>
      </w:r>
      <w:proofErr w:type="gramEnd"/>
      <w:r>
        <w:rPr>
          <w:sz w:val="20"/>
          <w:szCs w:val="20"/>
          <w:lang w:eastAsia="ja-JP"/>
        </w:rPr>
        <w:t xml:space="preserve"> participant may always look into their own data (except when a study is completely anonymous, then there is no link between personal information and study data) </w:t>
      </w:r>
    </w:p>
    <w:p w14:paraId="325F0184" w14:textId="77777777" w:rsidR="00603622" w:rsidRPr="00603622" w:rsidRDefault="00603622" w:rsidP="00603622">
      <w:pPr>
        <w:spacing w:after="0"/>
        <w:ind w:left="851"/>
        <w:rPr>
          <w:sz w:val="20"/>
          <w:szCs w:val="20"/>
          <w:lang w:eastAsia="ja-JP"/>
        </w:rPr>
      </w:pPr>
      <w:r>
        <w:rPr>
          <w:sz w:val="20"/>
          <w:szCs w:val="20"/>
          <w:lang w:eastAsia="ja-JP"/>
        </w:rPr>
        <w:t xml:space="preserve">6. </w:t>
      </w:r>
      <w:proofErr w:type="gramStart"/>
      <w:r>
        <w:rPr>
          <w:sz w:val="20"/>
          <w:szCs w:val="20"/>
          <w:lang w:eastAsia="ja-JP"/>
        </w:rPr>
        <w:t>all</w:t>
      </w:r>
      <w:proofErr w:type="gramEnd"/>
      <w:r>
        <w:rPr>
          <w:sz w:val="20"/>
          <w:szCs w:val="20"/>
          <w:lang w:eastAsia="ja-JP"/>
        </w:rPr>
        <w:t xml:space="preserve"> data must be available for inspection for all investigators involved in the project</w:t>
      </w:r>
    </w:p>
    <w:p w14:paraId="01C9EC5D" w14:textId="77777777" w:rsidR="00C81FEC" w:rsidRPr="00412BAA" w:rsidRDefault="00C81FEC" w:rsidP="009C2D02">
      <w:pPr>
        <w:ind w:left="720"/>
        <w:rPr>
          <w:lang w:eastAsia="ja-JP"/>
        </w:rPr>
      </w:pPr>
    </w:p>
    <w:p w14:paraId="3A7D633C" w14:textId="77777777" w:rsidR="00C81FEC" w:rsidRPr="00412BAA" w:rsidRDefault="00FC47D8" w:rsidP="00C81FEC">
      <w:pPr>
        <w:ind w:firstLine="720"/>
      </w:pPr>
      <w:proofErr w:type="gramStart"/>
      <w:r>
        <w:t>x</w:t>
      </w:r>
      <w:proofErr w:type="gramEnd"/>
      <w:r w:rsidR="00C81FEC" w:rsidRPr="00412BAA">
        <w:t xml:space="preserve"> N</w:t>
      </w:r>
      <w:r w:rsidR="00603622">
        <w:t>o</w:t>
      </w:r>
    </w:p>
    <w:p w14:paraId="7754B828" w14:textId="77777777" w:rsidR="002A5024" w:rsidRPr="00412BAA" w:rsidRDefault="002A5024" w:rsidP="00901320">
      <w:pPr>
        <w:ind w:firstLine="720"/>
      </w:pPr>
      <w:r w:rsidRPr="00412BAA">
        <w:sym w:font="Wingdings" w:char="F0A8"/>
      </w:r>
      <w:r w:rsidRPr="00412BAA">
        <w:t xml:space="preserve"> </w:t>
      </w:r>
      <w:proofErr w:type="gramStart"/>
      <w:r w:rsidR="00603622">
        <w:t>yes</w:t>
      </w:r>
      <w:proofErr w:type="gramEnd"/>
      <w:r w:rsidR="00603622">
        <w:t xml:space="preserve">, this study deviates with respect to rule(s): </w:t>
      </w:r>
    </w:p>
    <w:p w14:paraId="0829D2B1" w14:textId="77777777" w:rsidR="009C2D02" w:rsidRPr="00412BAA" w:rsidRDefault="009C2D02" w:rsidP="001C1D25">
      <w:r w:rsidRPr="00412BAA">
        <w:tab/>
      </w:r>
      <w:r w:rsidR="00603622">
        <w:tab/>
      </w:r>
      <w:r w:rsidRPr="00412BAA">
        <w:sym w:font="Wingdings" w:char="F0A8"/>
      </w:r>
      <w:r w:rsidRPr="00412BAA">
        <w:t xml:space="preserve"> 1 </w:t>
      </w:r>
      <w:r w:rsidRPr="00412BAA">
        <w:sym w:font="Wingdings" w:char="F0A8"/>
      </w:r>
      <w:r w:rsidRPr="00412BAA">
        <w:t xml:space="preserve"> 2 </w:t>
      </w:r>
      <w:r w:rsidRPr="00412BAA">
        <w:sym w:font="Wingdings" w:char="F0A8"/>
      </w:r>
      <w:r w:rsidRPr="00412BAA">
        <w:t xml:space="preserve"> 3 </w:t>
      </w:r>
      <w:r w:rsidRPr="00412BAA">
        <w:sym w:font="Wingdings" w:char="F0A8"/>
      </w:r>
      <w:r w:rsidRPr="00412BAA">
        <w:t xml:space="preserve"> 4 </w:t>
      </w:r>
      <w:r w:rsidRPr="00412BAA">
        <w:sym w:font="Wingdings" w:char="F0A8"/>
      </w:r>
      <w:r w:rsidRPr="00412BAA">
        <w:t xml:space="preserve"> 5 </w:t>
      </w:r>
      <w:r w:rsidRPr="00412BAA">
        <w:sym w:font="Wingdings" w:char="F0A8"/>
      </w:r>
      <w:r w:rsidRPr="00412BAA">
        <w:t xml:space="preserve"> 6</w:t>
      </w:r>
      <w:r w:rsidR="00B05986" w:rsidRPr="00412BAA">
        <w:t xml:space="preserve"> (</w:t>
      </w:r>
      <w:r w:rsidR="00603622">
        <w:t>multiple options possible</w:t>
      </w:r>
      <w:r w:rsidR="00B05986" w:rsidRPr="00412BAA">
        <w:t>)</w:t>
      </w:r>
    </w:p>
    <w:p w14:paraId="47848307" w14:textId="77777777" w:rsidR="002A5024" w:rsidRPr="00603622" w:rsidRDefault="00603622" w:rsidP="001C1D25">
      <w:pPr>
        <w:rPr>
          <w:b/>
        </w:rPr>
      </w:pPr>
      <w:r>
        <w:rPr>
          <w:b/>
        </w:rPr>
        <w:t xml:space="preserve">4b. </w:t>
      </w:r>
      <w:proofErr w:type="gramStart"/>
      <w:r w:rsidRPr="00603622">
        <w:rPr>
          <w:b/>
        </w:rPr>
        <w:t>If</w:t>
      </w:r>
      <w:proofErr w:type="gramEnd"/>
      <w:r w:rsidR="009C2D02" w:rsidRPr="00603622">
        <w:rPr>
          <w:b/>
        </w:rPr>
        <w:t xml:space="preserve"> </w:t>
      </w:r>
      <w:r w:rsidRPr="00603622">
        <w:rPr>
          <w:b/>
        </w:rPr>
        <w:t>the study deviates from the above stated rules on one or mo</w:t>
      </w:r>
      <w:r w:rsidR="006016CC">
        <w:rPr>
          <w:b/>
        </w:rPr>
        <w:t xml:space="preserve">re points, please describe how </w:t>
      </w:r>
      <w:r w:rsidRPr="00603622">
        <w:rPr>
          <w:b/>
        </w:rPr>
        <w:t>the study deviates from the standard rules per deviation:</w:t>
      </w:r>
    </w:p>
    <w:tbl>
      <w:tblPr>
        <w:tblStyle w:val="TableGrid"/>
        <w:tblpPr w:leftFromText="180" w:rightFromText="180" w:vertAnchor="text" w:horzAnchor="margin" w:tblpY="51"/>
        <w:tblW w:w="11023" w:type="dxa"/>
        <w:tblLook w:val="04A0" w:firstRow="1" w:lastRow="0" w:firstColumn="1" w:lastColumn="0" w:noHBand="0" w:noVBand="1"/>
      </w:tblPr>
      <w:tblGrid>
        <w:gridCol w:w="11023"/>
      </w:tblGrid>
      <w:tr w:rsidR="009D0083" w:rsidRPr="00412BAA" w14:paraId="28137B2C" w14:textId="77777777" w:rsidTr="00901320">
        <w:trPr>
          <w:trHeight w:val="1412"/>
        </w:trPr>
        <w:tc>
          <w:tcPr>
            <w:tcW w:w="11023" w:type="dxa"/>
          </w:tcPr>
          <w:p w14:paraId="41A37C42" w14:textId="77777777" w:rsidR="009D0083" w:rsidRPr="00412BAA" w:rsidRDefault="009D0083" w:rsidP="006A686F"/>
          <w:p w14:paraId="37E2CC37" w14:textId="77777777" w:rsidR="009D0083" w:rsidRPr="00412BAA" w:rsidRDefault="009D0083" w:rsidP="006A686F"/>
          <w:p w14:paraId="12C12476" w14:textId="77777777" w:rsidR="009D0083" w:rsidRPr="00412BAA" w:rsidRDefault="009D0083" w:rsidP="006A686F"/>
          <w:p w14:paraId="16A08B7A" w14:textId="77777777" w:rsidR="009D0083" w:rsidRPr="00412BAA" w:rsidRDefault="009D0083" w:rsidP="006A686F"/>
        </w:tc>
      </w:tr>
    </w:tbl>
    <w:p w14:paraId="0E691523" w14:textId="77777777" w:rsidR="009D0083" w:rsidRPr="00412BAA" w:rsidRDefault="009D0083" w:rsidP="001C1D25"/>
    <w:p w14:paraId="705CA47F" w14:textId="77777777" w:rsidR="002A5024" w:rsidRPr="00412BAA" w:rsidRDefault="006016CC" w:rsidP="001C1D25">
      <w:r w:rsidRPr="006016CC">
        <w:rPr>
          <w:b/>
        </w:rPr>
        <w:t xml:space="preserve">4c. </w:t>
      </w:r>
      <w:proofErr w:type="gramStart"/>
      <w:r>
        <w:rPr>
          <w:b/>
        </w:rPr>
        <w:t>T</w:t>
      </w:r>
      <w:r w:rsidRPr="006016CC">
        <w:rPr>
          <w:b/>
        </w:rPr>
        <w:t>he</w:t>
      </w:r>
      <w:proofErr w:type="gramEnd"/>
      <w:r w:rsidRPr="00603622">
        <w:rPr>
          <w:b/>
        </w:rPr>
        <w:t xml:space="preserve"> study deviates from the above stated rules on one or mo</w:t>
      </w:r>
      <w:r>
        <w:rPr>
          <w:b/>
        </w:rPr>
        <w:t>re points, please describe the reasons for deviation from the standard rules</w:t>
      </w:r>
    </w:p>
    <w:tbl>
      <w:tblPr>
        <w:tblStyle w:val="TableGrid"/>
        <w:tblpPr w:leftFromText="180" w:rightFromText="180" w:vertAnchor="text" w:horzAnchor="margin" w:tblpY="51"/>
        <w:tblW w:w="11023" w:type="dxa"/>
        <w:tblLook w:val="04A0" w:firstRow="1" w:lastRow="0" w:firstColumn="1" w:lastColumn="0" w:noHBand="0" w:noVBand="1"/>
      </w:tblPr>
      <w:tblGrid>
        <w:gridCol w:w="11023"/>
      </w:tblGrid>
      <w:tr w:rsidR="009D0083" w:rsidRPr="00412BAA" w14:paraId="3308E509" w14:textId="77777777" w:rsidTr="00901320">
        <w:trPr>
          <w:trHeight w:val="1412"/>
        </w:trPr>
        <w:tc>
          <w:tcPr>
            <w:tcW w:w="11023" w:type="dxa"/>
          </w:tcPr>
          <w:p w14:paraId="2D1F929A" w14:textId="77777777" w:rsidR="009D0083" w:rsidRPr="00412BAA" w:rsidRDefault="009D0083" w:rsidP="006A686F"/>
          <w:p w14:paraId="2F47D82A" w14:textId="77777777" w:rsidR="009D0083" w:rsidRPr="00412BAA" w:rsidRDefault="009D0083" w:rsidP="006A686F"/>
          <w:p w14:paraId="723CA244" w14:textId="77777777" w:rsidR="009D0083" w:rsidRPr="00412BAA" w:rsidRDefault="009D0083" w:rsidP="006A686F"/>
          <w:p w14:paraId="1B29F0D5" w14:textId="77777777" w:rsidR="009D0083" w:rsidRPr="00412BAA" w:rsidRDefault="009D0083" w:rsidP="006A686F"/>
        </w:tc>
      </w:tr>
    </w:tbl>
    <w:p w14:paraId="774752F2" w14:textId="77777777" w:rsidR="009C2D02" w:rsidRPr="00412BAA" w:rsidRDefault="009C2D02" w:rsidP="009C2D02"/>
    <w:p w14:paraId="06461577" w14:textId="77777777" w:rsidR="002A5024" w:rsidRPr="00412BAA" w:rsidRDefault="006016CC" w:rsidP="001C1D25">
      <w:pPr>
        <w:rPr>
          <w:b/>
          <w:lang w:eastAsia="ja-JP"/>
        </w:rPr>
      </w:pPr>
      <w:r>
        <w:rPr>
          <w:b/>
          <w:lang w:eastAsia="ja-JP"/>
        </w:rPr>
        <w:lastRenderedPageBreak/>
        <w:t>ADDITIONAL INFORMATION</w:t>
      </w:r>
    </w:p>
    <w:p w14:paraId="49B219F9" w14:textId="77777777" w:rsidR="009C2D02" w:rsidRPr="00412BAA" w:rsidRDefault="006016CC" w:rsidP="001C1D25">
      <w:pPr>
        <w:rPr>
          <w:lang w:eastAsia="ja-JP"/>
        </w:rPr>
      </w:pPr>
      <w:r>
        <w:rPr>
          <w:lang w:eastAsia="ja-JP"/>
        </w:rPr>
        <w:t>Please use this space to add information that is important to your project but was not asked about in the form</w:t>
      </w:r>
      <w:r w:rsidR="009C2D02" w:rsidRPr="00412BAA">
        <w:rPr>
          <w:lang w:eastAsia="ja-JP"/>
        </w:rPr>
        <w:t>.</w:t>
      </w:r>
    </w:p>
    <w:tbl>
      <w:tblPr>
        <w:tblStyle w:val="TableGrid"/>
        <w:tblW w:w="0" w:type="auto"/>
        <w:tblLook w:val="04A0" w:firstRow="1" w:lastRow="0" w:firstColumn="1" w:lastColumn="0" w:noHBand="0" w:noVBand="1"/>
      </w:tblPr>
      <w:tblGrid>
        <w:gridCol w:w="9622"/>
      </w:tblGrid>
      <w:tr w:rsidR="009C2D02" w:rsidRPr="00412BAA" w14:paraId="12BF8322" w14:textId="77777777" w:rsidTr="009C2D02">
        <w:tc>
          <w:tcPr>
            <w:tcW w:w="9622" w:type="dxa"/>
          </w:tcPr>
          <w:p w14:paraId="509B3195" w14:textId="01F46289" w:rsidR="009C2D02" w:rsidRPr="00A63FAB" w:rsidRDefault="00A63FAB" w:rsidP="001C1D25">
            <w:pPr>
              <w:rPr>
                <w:lang w:eastAsia="ja-JP"/>
              </w:rPr>
            </w:pPr>
            <w:r>
              <w:rPr>
                <w:lang w:eastAsia="ja-JP"/>
              </w:rPr>
              <w:t xml:space="preserve">The proposed statistical analyses are new or relatively unknown. </w:t>
            </w:r>
          </w:p>
          <w:p w14:paraId="6CCA0FF2" w14:textId="77777777" w:rsidR="009C2D02" w:rsidRPr="00412BAA" w:rsidRDefault="009C2D02" w:rsidP="001C1D25">
            <w:pPr>
              <w:rPr>
                <w:b/>
                <w:lang w:eastAsia="ja-JP"/>
              </w:rPr>
            </w:pPr>
          </w:p>
          <w:p w14:paraId="1ED2A98F" w14:textId="77777777" w:rsidR="009C2D02" w:rsidRPr="00412BAA" w:rsidRDefault="009C2D02" w:rsidP="001C1D25">
            <w:pPr>
              <w:rPr>
                <w:b/>
                <w:lang w:eastAsia="ja-JP"/>
              </w:rPr>
            </w:pPr>
          </w:p>
        </w:tc>
      </w:tr>
    </w:tbl>
    <w:p w14:paraId="58165AF5" w14:textId="77777777" w:rsidR="009C2D02" w:rsidRPr="00412BAA" w:rsidRDefault="009C2D02" w:rsidP="001C1D25">
      <w:pPr>
        <w:rPr>
          <w:b/>
          <w:lang w:eastAsia="ja-JP"/>
        </w:rPr>
      </w:pPr>
    </w:p>
    <w:p w14:paraId="6CAC5E44" w14:textId="77777777" w:rsidR="009C2D02" w:rsidRPr="00412BAA" w:rsidRDefault="006016CC" w:rsidP="001C1D25">
      <w:pPr>
        <w:rPr>
          <w:b/>
          <w:lang w:eastAsia="ja-JP"/>
        </w:rPr>
      </w:pPr>
      <w:r>
        <w:rPr>
          <w:b/>
          <w:lang w:eastAsia="ja-JP"/>
        </w:rPr>
        <w:t>EMAILING THE PROPOSAL TO THE ETHICS COMMITTEE</w:t>
      </w:r>
    </w:p>
    <w:p w14:paraId="2BA93ACF" w14:textId="77777777" w:rsidR="009C2D02" w:rsidRPr="00412BAA" w:rsidRDefault="006016CC" w:rsidP="001C1D25">
      <w:pPr>
        <w:rPr>
          <w:lang w:eastAsia="ja-JP"/>
        </w:rPr>
      </w:pPr>
      <w:r>
        <w:rPr>
          <w:lang w:eastAsia="ja-JP"/>
        </w:rPr>
        <w:t xml:space="preserve">The committee would like to receive </w:t>
      </w:r>
      <w:r w:rsidR="00146ED7">
        <w:rPr>
          <w:lang w:eastAsia="ja-JP"/>
        </w:rPr>
        <w:t xml:space="preserve">the following documents in addition to this research proposal (if applicable): </w:t>
      </w:r>
    </w:p>
    <w:p w14:paraId="1641E474" w14:textId="77777777" w:rsidR="009C2D02" w:rsidRPr="00412BAA" w:rsidRDefault="009C2D02" w:rsidP="001C1D25">
      <w:r w:rsidRPr="00412BAA">
        <w:sym w:font="Wingdings" w:char="F0A8"/>
      </w:r>
      <w:r w:rsidRPr="00412BAA">
        <w:t xml:space="preserve"> </w:t>
      </w:r>
      <w:r w:rsidR="001F6E04" w:rsidRPr="00412BAA">
        <w:t>A</w:t>
      </w:r>
      <w:r w:rsidRPr="00412BAA">
        <w:t>dvert</w:t>
      </w:r>
      <w:r w:rsidR="00146ED7">
        <w:t>isement</w:t>
      </w:r>
    </w:p>
    <w:p w14:paraId="78E5F407" w14:textId="1BE1AA39" w:rsidR="009C2D02" w:rsidRPr="00412BAA" w:rsidRDefault="00096CE3" w:rsidP="001C1D25">
      <w:proofErr w:type="gramStart"/>
      <w:r>
        <w:t>x</w:t>
      </w:r>
      <w:proofErr w:type="gramEnd"/>
      <w:r w:rsidR="009C2D02" w:rsidRPr="00412BAA">
        <w:t xml:space="preserve"> </w:t>
      </w:r>
      <w:r w:rsidR="00146ED7">
        <w:t>Participant information letter (precedes participation)</w:t>
      </w:r>
    </w:p>
    <w:p w14:paraId="28CFB219" w14:textId="77777777" w:rsidR="009C2D02" w:rsidRPr="00412BAA" w:rsidRDefault="009C2D02" w:rsidP="001C1D25">
      <w:r w:rsidRPr="00412BAA">
        <w:sym w:font="Wingdings" w:char="F0A8"/>
      </w:r>
      <w:r w:rsidRPr="00412BAA">
        <w:t xml:space="preserve"> </w:t>
      </w:r>
      <w:r w:rsidR="00146ED7">
        <w:t>Informed consent form</w:t>
      </w:r>
    </w:p>
    <w:p w14:paraId="42F01ECE" w14:textId="77777777" w:rsidR="009C2D02" w:rsidRPr="00412BAA" w:rsidRDefault="009C2D02" w:rsidP="001C1D25">
      <w:r w:rsidRPr="00412BAA">
        <w:sym w:font="Wingdings" w:char="F0A8"/>
      </w:r>
      <w:r w:rsidRPr="00412BAA">
        <w:t xml:space="preserve"> </w:t>
      </w:r>
      <w:r w:rsidR="00146ED7">
        <w:t>Written debriefing</w:t>
      </w:r>
    </w:p>
    <w:p w14:paraId="5EE81F9B" w14:textId="5190500B" w:rsidR="0001239A" w:rsidRDefault="009C2D02" w:rsidP="001C1D25">
      <w:r w:rsidRPr="00412BAA">
        <w:sym w:font="Wingdings" w:char="F0A8"/>
      </w:r>
      <w:r w:rsidRPr="00412BAA">
        <w:t xml:space="preserve"> </w:t>
      </w:r>
      <w:r w:rsidR="00146ED7">
        <w:t>Written consent of external (outside university) institution to recruit participants</w:t>
      </w:r>
    </w:p>
    <w:p w14:paraId="285B9395" w14:textId="77777777" w:rsidR="0001239A" w:rsidRDefault="0001239A">
      <w:r>
        <w:br w:type="page"/>
      </w:r>
    </w:p>
    <w:p w14:paraId="224FD702" w14:textId="7EC7AEEB" w:rsidR="00FB5915" w:rsidRDefault="0001239A" w:rsidP="00780511">
      <w:pPr>
        <w:jc w:val="center"/>
        <w:rPr>
          <w:b/>
        </w:rPr>
      </w:pPr>
      <w:r>
        <w:rPr>
          <w:b/>
        </w:rPr>
        <w:lastRenderedPageBreak/>
        <w:t>Appendix</w:t>
      </w:r>
    </w:p>
    <w:p w14:paraId="5C398FF2" w14:textId="003E8654" w:rsidR="0001239A" w:rsidRDefault="0001239A" w:rsidP="001A628F">
      <w:pPr>
        <w:ind w:left="1134" w:right="1586"/>
      </w:pPr>
      <w:r>
        <w:t>Dear fellow scientist,</w:t>
      </w:r>
    </w:p>
    <w:p w14:paraId="353F86E0" w14:textId="097A3D90" w:rsidR="001A628F" w:rsidRDefault="0001239A" w:rsidP="001A628F">
      <w:pPr>
        <w:ind w:left="1134" w:right="1586"/>
      </w:pPr>
      <w:r>
        <w:t>We are conducting a study on</w:t>
      </w:r>
      <w:r w:rsidR="002F5F28">
        <w:t xml:space="preserve"> methods to distinguish genuine psychological data from faked data. To this end, we are looking for published authors who are willing to </w:t>
      </w:r>
      <w:r>
        <w:t xml:space="preserve">generate </w:t>
      </w:r>
      <w:r w:rsidR="00BA0763">
        <w:t>statistics</w:t>
      </w:r>
      <w:r w:rsidR="002F5F28">
        <w:t xml:space="preserve"> and data that we can subsequently use to study these methods. Because you published a peer-reviewed article in Psychology in 2015, </w:t>
      </w:r>
      <w:r w:rsidR="00822D79">
        <w:t xml:space="preserve">we </w:t>
      </w:r>
      <w:r>
        <w:t>would like to kindly invite you</w:t>
      </w:r>
      <w:r w:rsidR="002F5F28">
        <w:t xml:space="preserve"> to help us with our study, which is part of Chris </w:t>
      </w:r>
      <w:proofErr w:type="spellStart"/>
      <w:r w:rsidR="002F5F28">
        <w:t>Hartgerink’s</w:t>
      </w:r>
      <w:proofErr w:type="spellEnd"/>
      <w:r w:rsidR="002F5F28">
        <w:t xml:space="preserve"> doctoral research</w:t>
      </w:r>
      <w:r>
        <w:t>.</w:t>
      </w:r>
      <w:r w:rsidR="001A628F">
        <w:t xml:space="preserve"> </w:t>
      </w:r>
      <w:r w:rsidR="002F5F28">
        <w:t>Your participation in the study will</w:t>
      </w:r>
      <w:r w:rsidR="001A628F">
        <w:t xml:space="preserve"> last approximately XX [this needs to be piloted] minutes</w:t>
      </w:r>
      <w:r w:rsidR="002F5F28">
        <w:t xml:space="preserve"> and is entirely anonymous. This study has been approved by the Psychological Ethics Committee of TSB of Tilburg University [pending approval]. </w:t>
      </w:r>
    </w:p>
    <w:p w14:paraId="352E5772" w14:textId="745B4BC3" w:rsidR="0001239A" w:rsidRDefault="0001239A" w:rsidP="001A628F">
      <w:pPr>
        <w:ind w:left="1134" w:right="1586"/>
      </w:pPr>
      <w:r>
        <w:t xml:space="preserve">The goal of this study is to validate statistical methods to discern between </w:t>
      </w:r>
      <w:r w:rsidR="001A628F">
        <w:t xml:space="preserve">true </w:t>
      </w:r>
      <w:r w:rsidR="00822D79">
        <w:t>research results</w:t>
      </w:r>
      <w:r w:rsidR="001A628F">
        <w:t xml:space="preserve"> </w:t>
      </w:r>
      <w:r>
        <w:t xml:space="preserve">and fictitious </w:t>
      </w:r>
      <w:r w:rsidR="00822D79">
        <w:t>research results</w:t>
      </w:r>
      <w:r>
        <w:t xml:space="preserve">, in order to improve our knowledge of how to detect </w:t>
      </w:r>
      <w:r w:rsidR="00822D79">
        <w:t xml:space="preserve">such </w:t>
      </w:r>
      <w:r>
        <w:t>fictitious research results</w:t>
      </w:r>
      <w:r w:rsidR="001A628F">
        <w:t xml:space="preserve"> in the scientific literature</w:t>
      </w:r>
      <w:r>
        <w:t>.</w:t>
      </w:r>
    </w:p>
    <w:p w14:paraId="1B44308A" w14:textId="2316AB98" w:rsidR="00E81E00" w:rsidRDefault="001A628F" w:rsidP="001A628F">
      <w:pPr>
        <w:ind w:left="1134" w:right="1586"/>
      </w:pPr>
      <w:r>
        <w:t xml:space="preserve">All </w:t>
      </w:r>
      <w:r w:rsidR="00822D79">
        <w:t>responses are fully anonymized, which includes no logging of IP-addresses.</w:t>
      </w:r>
    </w:p>
    <w:p w14:paraId="12DA16DB" w14:textId="2206E192" w:rsidR="001A628F" w:rsidRDefault="002426A4" w:rsidP="001A628F">
      <w:pPr>
        <w:ind w:left="1134" w:right="1586"/>
      </w:pPr>
      <w:r>
        <w:t xml:space="preserve">If you are willing to participate, you will receive an Amazon gift card ($TBD) when the study has ended (INSERT DATE OF COMPLETION). Your e-mail address will be separated from the dataset, for privacy reasons. </w:t>
      </w:r>
    </w:p>
    <w:p w14:paraId="3F62F116" w14:textId="59707071" w:rsidR="002426A4" w:rsidRDefault="002426A4" w:rsidP="001A628F">
      <w:pPr>
        <w:ind w:left="1134" w:right="1586"/>
      </w:pPr>
      <w:r>
        <w:t xml:space="preserve">If you have any questions, please feel free to </w:t>
      </w:r>
      <w:r w:rsidR="004D6CD4">
        <w:t xml:space="preserve">reply to this </w:t>
      </w:r>
      <w:r>
        <w:t>e-mail.</w:t>
      </w:r>
    </w:p>
    <w:p w14:paraId="6B4E2556" w14:textId="2655D003" w:rsidR="002426A4" w:rsidRDefault="002426A4" w:rsidP="001A628F">
      <w:pPr>
        <w:ind w:left="1134" w:right="1586"/>
      </w:pPr>
      <w:r>
        <w:t>Kind regards from Tilburg University</w:t>
      </w:r>
      <w:proofErr w:type="gramStart"/>
      <w:r>
        <w:t>,</w:t>
      </w:r>
      <w:proofErr w:type="gramEnd"/>
      <w:r>
        <w:br/>
        <w:t>Chris Hartgerink</w:t>
      </w:r>
    </w:p>
    <w:p w14:paraId="548DB1A5" w14:textId="38BCE195" w:rsidR="002426A4" w:rsidRDefault="002426A4" w:rsidP="001A628F">
      <w:pPr>
        <w:ind w:left="1134" w:right="1586"/>
      </w:pPr>
      <w:r>
        <w:t xml:space="preserve">Marcel van </w:t>
      </w:r>
      <w:proofErr w:type="spellStart"/>
      <w:r>
        <w:t>Assen</w:t>
      </w:r>
      <w:proofErr w:type="spellEnd"/>
    </w:p>
    <w:p w14:paraId="53C26835" w14:textId="0AEE041C" w:rsidR="002426A4" w:rsidRPr="0001239A" w:rsidRDefault="002426A4" w:rsidP="002426A4">
      <w:pPr>
        <w:ind w:left="1134" w:right="1586"/>
      </w:pPr>
      <w:proofErr w:type="spellStart"/>
      <w:r>
        <w:t>Jelte</w:t>
      </w:r>
      <w:proofErr w:type="spellEnd"/>
      <w:r>
        <w:t xml:space="preserve"> Wicherts</w:t>
      </w:r>
    </w:p>
    <w:sectPr w:rsidR="002426A4" w:rsidRPr="0001239A" w:rsidSect="00F90ADD">
      <w:headerReference w:type="default" r:id="rId8"/>
      <w:footerReference w:type="default" r:id="rId9"/>
      <w:pgSz w:w="12240" w:h="15840"/>
      <w:pgMar w:top="720" w:right="720" w:bottom="720" w:left="72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FBC786" w14:textId="77777777" w:rsidR="00E45D01" w:rsidRDefault="00E45D01" w:rsidP="00F60161">
      <w:pPr>
        <w:spacing w:after="0" w:line="240" w:lineRule="auto"/>
      </w:pPr>
      <w:r>
        <w:separator/>
      </w:r>
    </w:p>
  </w:endnote>
  <w:endnote w:type="continuationSeparator" w:id="0">
    <w:p w14:paraId="71DC5D3F" w14:textId="77777777" w:rsidR="00E45D01" w:rsidRDefault="00E45D01" w:rsidP="00F601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6013B9" w14:textId="488F52CB" w:rsidR="002F5F28" w:rsidRDefault="002F5F28">
    <w:pPr>
      <w:pStyle w:val="Footer"/>
    </w:pPr>
    <w:r>
      <w:fldChar w:fldCharType="begin"/>
    </w:r>
    <w:r>
      <w:instrText xml:space="preserve"> PAGE   \* MERGEFORMAT </w:instrText>
    </w:r>
    <w:r>
      <w:fldChar w:fldCharType="separate"/>
    </w:r>
    <w:r w:rsidR="00BB0005">
      <w:rPr>
        <w:noProof/>
      </w:rPr>
      <w:t>12</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AF9E112" w14:textId="77777777" w:rsidR="00E45D01" w:rsidRDefault="00E45D01" w:rsidP="00F60161">
      <w:pPr>
        <w:spacing w:after="0" w:line="240" w:lineRule="auto"/>
      </w:pPr>
      <w:r>
        <w:separator/>
      </w:r>
    </w:p>
  </w:footnote>
  <w:footnote w:type="continuationSeparator" w:id="0">
    <w:p w14:paraId="6559911C" w14:textId="77777777" w:rsidR="00E45D01" w:rsidRDefault="00E45D01" w:rsidP="00F60161">
      <w:pPr>
        <w:spacing w:after="0" w:line="240" w:lineRule="auto"/>
      </w:pPr>
      <w:r>
        <w:continuationSeparator/>
      </w:r>
    </w:p>
  </w:footnote>
  <w:footnote w:id="1">
    <w:p w14:paraId="578D6E18" w14:textId="77777777" w:rsidR="002F5F28" w:rsidRPr="00392B92" w:rsidRDefault="002F5F28">
      <w:pPr>
        <w:pStyle w:val="FootnoteText"/>
        <w:rPr>
          <w:lang w:val="nl-NL"/>
        </w:rPr>
      </w:pPr>
      <w:r>
        <w:rPr>
          <w:rStyle w:val="FootnoteReference"/>
        </w:rPr>
        <w:footnoteRef/>
      </w:r>
      <w:r w:rsidRPr="00392B92">
        <w:rPr>
          <w:lang w:val="nl-NL"/>
        </w:rPr>
        <w:t xml:space="preserve"> </w:t>
      </w:r>
      <w:r>
        <w:rPr>
          <w:lang w:val="nl-NL"/>
        </w:rPr>
        <w:t>www.ccmo.n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9F07D3E" w14:textId="77777777" w:rsidR="002F5F28" w:rsidRDefault="002F5F28" w:rsidP="00F60161">
    <w:pPr>
      <w:pStyle w:val="Header"/>
      <w:jc w:val="center"/>
    </w:pPr>
    <w:r>
      <w:rPr>
        <w:noProof/>
      </w:rPr>
      <w:drawing>
        <wp:anchor distT="0" distB="0" distL="114300" distR="114300" simplePos="0" relativeHeight="251659264" behindDoc="0" locked="0" layoutInCell="1" allowOverlap="1" wp14:anchorId="34F8C7BE" wp14:editId="09BF3091">
          <wp:simplePos x="0" y="0"/>
          <wp:positionH relativeFrom="column">
            <wp:posOffset>2524125</wp:posOffset>
          </wp:positionH>
          <wp:positionV relativeFrom="page">
            <wp:posOffset>28575</wp:posOffset>
          </wp:positionV>
          <wp:extent cx="1847850" cy="762000"/>
          <wp:effectExtent l="1905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cstate="print"/>
                  <a:srcRect/>
                  <a:stretch>
                    <a:fillRect/>
                  </a:stretch>
                </pic:blipFill>
                <pic:spPr bwMode="auto">
                  <a:xfrm>
                    <a:off x="0" y="0"/>
                    <a:ext cx="1847850" cy="762000"/>
                  </a:xfrm>
                  <a:prstGeom prst="rect">
                    <a:avLst/>
                  </a:prstGeom>
                  <a:noFill/>
                  <a:ln w="9525">
                    <a:noFill/>
                    <a:miter lim="800000"/>
                    <a:headEnd/>
                    <a:tailEnd/>
                  </a:ln>
                </pic:spPr>
              </pic:pic>
            </a:graphicData>
          </a:graphic>
        </wp:anchor>
      </w:drawing>
    </w:r>
  </w:p>
  <w:p w14:paraId="7A018E1C" w14:textId="77777777" w:rsidR="002F5F28" w:rsidRDefault="002F5F28" w:rsidP="00F60161">
    <w:pPr>
      <w:pStyle w:val="Header"/>
      <w:jc w:val="center"/>
    </w:pPr>
  </w:p>
  <w:p w14:paraId="28B5B92A" w14:textId="77777777" w:rsidR="002F5F28" w:rsidRDefault="002F5F28" w:rsidP="00F60161">
    <w:pPr>
      <w:pStyle w:val="Header"/>
      <w:jc w:val="center"/>
    </w:pPr>
  </w:p>
  <w:p w14:paraId="5E8D56CC" w14:textId="77777777" w:rsidR="002F5F28" w:rsidRDefault="002F5F28" w:rsidP="00F60161">
    <w:pPr>
      <w:pStyle w:val="Header"/>
      <w:jc w:val="center"/>
    </w:pPr>
    <w:r>
      <w:t xml:space="preserve">- PSYCHOLOGY ETHICS COMMITTEE TSB – </w:t>
    </w:r>
  </w:p>
  <w:p w14:paraId="6F47C871" w14:textId="77777777" w:rsidR="002F5F28" w:rsidRDefault="002F5F28" w:rsidP="00F60161">
    <w:pPr>
      <w:pStyle w:val="Header"/>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463AA3"/>
    <w:multiLevelType w:val="hybridMultilevel"/>
    <w:tmpl w:val="686A315E"/>
    <w:lvl w:ilvl="0" w:tplc="EF1C9556">
      <w:start w:val="6"/>
      <w:numFmt w:val="bullet"/>
      <w:lvlText w:val="-"/>
      <w:lvlJc w:val="left"/>
      <w:pPr>
        <w:ind w:left="720" w:hanging="360"/>
      </w:pPr>
      <w:rPr>
        <w:rFonts w:ascii="Calibri" w:eastAsia="MS Mincho"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90EDD"/>
    <w:multiLevelType w:val="hybridMultilevel"/>
    <w:tmpl w:val="4F0E59E4"/>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 w15:restartNumberingAfterBreak="0">
    <w:nsid w:val="0B2B166F"/>
    <w:multiLevelType w:val="hybridMultilevel"/>
    <w:tmpl w:val="EF88F8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57A0AF3"/>
    <w:multiLevelType w:val="hybridMultilevel"/>
    <w:tmpl w:val="6952ECC2"/>
    <w:lvl w:ilvl="0" w:tplc="2DB60C74">
      <w:numFmt w:val="bullet"/>
      <w:lvlText w:val="-"/>
      <w:lvlJc w:val="left"/>
      <w:pPr>
        <w:ind w:left="2160" w:hanging="360"/>
      </w:pPr>
      <w:rPr>
        <w:rFonts w:ascii="Calibri" w:eastAsiaTheme="minorHAnsi" w:hAnsi="Calibri" w:cstheme="minorBidi"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4" w15:restartNumberingAfterBreak="0">
    <w:nsid w:val="31F830A8"/>
    <w:multiLevelType w:val="hybridMultilevel"/>
    <w:tmpl w:val="B0702B96"/>
    <w:lvl w:ilvl="0" w:tplc="0413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36C6A1E"/>
    <w:multiLevelType w:val="hybridMultilevel"/>
    <w:tmpl w:val="329047CC"/>
    <w:lvl w:ilvl="0" w:tplc="62A60E84">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6" w15:restartNumberingAfterBreak="0">
    <w:nsid w:val="3919464F"/>
    <w:multiLevelType w:val="hybridMultilevel"/>
    <w:tmpl w:val="553EA720"/>
    <w:lvl w:ilvl="0" w:tplc="1D128BD0">
      <w:start w:val="36"/>
      <w:numFmt w:val="bullet"/>
      <w:lvlText w:val="-"/>
      <w:lvlJc w:val="left"/>
      <w:pPr>
        <w:ind w:left="720" w:hanging="360"/>
      </w:pPr>
      <w:rPr>
        <w:rFonts w:ascii="Calibri" w:eastAsia="MS Mincho"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F72F7"/>
    <w:multiLevelType w:val="hybridMultilevel"/>
    <w:tmpl w:val="02C0DC2C"/>
    <w:lvl w:ilvl="0" w:tplc="2DB60C7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35113D9"/>
    <w:multiLevelType w:val="hybridMultilevel"/>
    <w:tmpl w:val="24A074EC"/>
    <w:lvl w:ilvl="0" w:tplc="0413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8817CB5"/>
    <w:multiLevelType w:val="hybridMultilevel"/>
    <w:tmpl w:val="D5689280"/>
    <w:lvl w:ilvl="0" w:tplc="2DB60C74">
      <w:numFmt w:val="bullet"/>
      <w:lvlText w:val="-"/>
      <w:lvlJc w:val="left"/>
      <w:pPr>
        <w:ind w:left="1440" w:hanging="360"/>
      </w:pPr>
      <w:rPr>
        <w:rFonts w:ascii="Calibri" w:eastAsiaTheme="minorHAnsi" w:hAnsi="Calibri"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6907745A"/>
    <w:multiLevelType w:val="hybridMultilevel"/>
    <w:tmpl w:val="DA4C4EE0"/>
    <w:lvl w:ilvl="0" w:tplc="2DB60C74">
      <w:numFmt w:val="bullet"/>
      <w:lvlText w:val="-"/>
      <w:lvlJc w:val="left"/>
      <w:pPr>
        <w:ind w:left="1440" w:hanging="360"/>
      </w:pPr>
      <w:rPr>
        <w:rFonts w:ascii="Calibri" w:eastAsiaTheme="minorHAnsi" w:hAnsi="Calibri" w:cstheme="minorBidi"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6B1D77D1"/>
    <w:multiLevelType w:val="hybridMultilevel"/>
    <w:tmpl w:val="BF824F36"/>
    <w:lvl w:ilvl="0" w:tplc="2DB60C7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72737A06"/>
    <w:multiLevelType w:val="hybridMultilevel"/>
    <w:tmpl w:val="C15ED882"/>
    <w:lvl w:ilvl="0" w:tplc="0413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72926D7"/>
    <w:multiLevelType w:val="hybridMultilevel"/>
    <w:tmpl w:val="9AE60716"/>
    <w:lvl w:ilvl="0" w:tplc="0413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E623C5A"/>
    <w:multiLevelType w:val="hybridMultilevel"/>
    <w:tmpl w:val="2EB095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2"/>
  </w:num>
  <w:num w:numId="3">
    <w:abstractNumId w:val="11"/>
  </w:num>
  <w:num w:numId="4">
    <w:abstractNumId w:val="12"/>
  </w:num>
  <w:num w:numId="5">
    <w:abstractNumId w:val="8"/>
  </w:num>
  <w:num w:numId="6">
    <w:abstractNumId w:val="9"/>
  </w:num>
  <w:num w:numId="7">
    <w:abstractNumId w:val="3"/>
  </w:num>
  <w:num w:numId="8">
    <w:abstractNumId w:val="10"/>
  </w:num>
  <w:num w:numId="9">
    <w:abstractNumId w:val="13"/>
  </w:num>
  <w:num w:numId="10">
    <w:abstractNumId w:val="4"/>
  </w:num>
  <w:num w:numId="11">
    <w:abstractNumId w:val="0"/>
  </w:num>
  <w:num w:numId="12">
    <w:abstractNumId w:val="5"/>
  </w:num>
  <w:num w:numId="13">
    <w:abstractNumId w:val="6"/>
  </w:num>
  <w:num w:numId="14">
    <w:abstractNumId w:val="14"/>
  </w:num>
  <w:num w:numId="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0161"/>
    <w:rsid w:val="0001239A"/>
    <w:rsid w:val="000166BC"/>
    <w:rsid w:val="00070F99"/>
    <w:rsid w:val="00080C3E"/>
    <w:rsid w:val="00096CE3"/>
    <w:rsid w:val="000B4FCA"/>
    <w:rsid w:val="001243DF"/>
    <w:rsid w:val="00146ED7"/>
    <w:rsid w:val="0016050A"/>
    <w:rsid w:val="00175996"/>
    <w:rsid w:val="001A628F"/>
    <w:rsid w:val="001C1D25"/>
    <w:rsid w:val="001C617D"/>
    <w:rsid w:val="001D529B"/>
    <w:rsid w:val="001E4ABF"/>
    <w:rsid w:val="001E7727"/>
    <w:rsid w:val="001F1C4B"/>
    <w:rsid w:val="001F6E04"/>
    <w:rsid w:val="002426A4"/>
    <w:rsid w:val="00247BF7"/>
    <w:rsid w:val="002568F3"/>
    <w:rsid w:val="002862AE"/>
    <w:rsid w:val="002A5024"/>
    <w:rsid w:val="002B3560"/>
    <w:rsid w:val="002B4B2F"/>
    <w:rsid w:val="002D31C2"/>
    <w:rsid w:val="002E2F0C"/>
    <w:rsid w:val="002F5F28"/>
    <w:rsid w:val="00301AEB"/>
    <w:rsid w:val="003140A6"/>
    <w:rsid w:val="0032273F"/>
    <w:rsid w:val="00354E9A"/>
    <w:rsid w:val="00371845"/>
    <w:rsid w:val="0037624F"/>
    <w:rsid w:val="00392B92"/>
    <w:rsid w:val="00396AE3"/>
    <w:rsid w:val="003D72C8"/>
    <w:rsid w:val="003F337F"/>
    <w:rsid w:val="003F5D5A"/>
    <w:rsid w:val="00412BAA"/>
    <w:rsid w:val="00431B98"/>
    <w:rsid w:val="00455169"/>
    <w:rsid w:val="004A29ED"/>
    <w:rsid w:val="004B0D48"/>
    <w:rsid w:val="004B17D2"/>
    <w:rsid w:val="004B4EDC"/>
    <w:rsid w:val="004C0690"/>
    <w:rsid w:val="004D6CD4"/>
    <w:rsid w:val="005C41E2"/>
    <w:rsid w:val="005D18D9"/>
    <w:rsid w:val="006016CC"/>
    <w:rsid w:val="00603622"/>
    <w:rsid w:val="00665029"/>
    <w:rsid w:val="006A686F"/>
    <w:rsid w:val="006B7543"/>
    <w:rsid w:val="006C295E"/>
    <w:rsid w:val="006F147E"/>
    <w:rsid w:val="00722569"/>
    <w:rsid w:val="0074065D"/>
    <w:rsid w:val="00774199"/>
    <w:rsid w:val="00780511"/>
    <w:rsid w:val="00794D57"/>
    <w:rsid w:val="007A65F1"/>
    <w:rsid w:val="00822D79"/>
    <w:rsid w:val="008262CE"/>
    <w:rsid w:val="0083334B"/>
    <w:rsid w:val="00852278"/>
    <w:rsid w:val="00853ACF"/>
    <w:rsid w:val="00887AA9"/>
    <w:rsid w:val="008C1258"/>
    <w:rsid w:val="008D54A0"/>
    <w:rsid w:val="00901320"/>
    <w:rsid w:val="009058A3"/>
    <w:rsid w:val="00945AE9"/>
    <w:rsid w:val="009C1D5B"/>
    <w:rsid w:val="009C2D02"/>
    <w:rsid w:val="009D0083"/>
    <w:rsid w:val="009E2C5D"/>
    <w:rsid w:val="00A63FAB"/>
    <w:rsid w:val="00A66F36"/>
    <w:rsid w:val="00A70C2D"/>
    <w:rsid w:val="00AA39B4"/>
    <w:rsid w:val="00AD7655"/>
    <w:rsid w:val="00AE752D"/>
    <w:rsid w:val="00B05986"/>
    <w:rsid w:val="00B1658C"/>
    <w:rsid w:val="00B325AA"/>
    <w:rsid w:val="00B45EFB"/>
    <w:rsid w:val="00B9634D"/>
    <w:rsid w:val="00BA0763"/>
    <w:rsid w:val="00BB0005"/>
    <w:rsid w:val="00C31AF8"/>
    <w:rsid w:val="00C31FD3"/>
    <w:rsid w:val="00C54515"/>
    <w:rsid w:val="00C81FEC"/>
    <w:rsid w:val="00CA5C78"/>
    <w:rsid w:val="00CE431C"/>
    <w:rsid w:val="00D17AAA"/>
    <w:rsid w:val="00D36131"/>
    <w:rsid w:val="00DA0A36"/>
    <w:rsid w:val="00DA176A"/>
    <w:rsid w:val="00E01B3F"/>
    <w:rsid w:val="00E400C8"/>
    <w:rsid w:val="00E45D01"/>
    <w:rsid w:val="00E4601A"/>
    <w:rsid w:val="00E751E3"/>
    <w:rsid w:val="00E81838"/>
    <w:rsid w:val="00E81E00"/>
    <w:rsid w:val="00E843A6"/>
    <w:rsid w:val="00EA4451"/>
    <w:rsid w:val="00EE008D"/>
    <w:rsid w:val="00EF3696"/>
    <w:rsid w:val="00EF7B43"/>
    <w:rsid w:val="00F160B6"/>
    <w:rsid w:val="00F338F0"/>
    <w:rsid w:val="00F56980"/>
    <w:rsid w:val="00F60161"/>
    <w:rsid w:val="00F6520E"/>
    <w:rsid w:val="00F67720"/>
    <w:rsid w:val="00F729C1"/>
    <w:rsid w:val="00F90ADD"/>
    <w:rsid w:val="00F93CB5"/>
    <w:rsid w:val="00FA5DFD"/>
    <w:rsid w:val="00FA6B64"/>
    <w:rsid w:val="00FB5915"/>
    <w:rsid w:val="00FC47D8"/>
    <w:rsid w:val="00FD46B4"/>
    <w:rsid w:val="00FF2BCB"/>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C2C61F"/>
  <w15:docId w15:val="{AD8B4292-856D-44B9-B6C2-1CE53CCECB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45AE9"/>
    <w:rPr>
      <w:rFonts w:ascii="Arial" w:hAnsi="Arial" w:cs="Arial"/>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60161"/>
    <w:pPr>
      <w:tabs>
        <w:tab w:val="center" w:pos="4703"/>
        <w:tab w:val="right" w:pos="9406"/>
      </w:tabs>
      <w:spacing w:after="0" w:line="240" w:lineRule="auto"/>
    </w:pPr>
  </w:style>
  <w:style w:type="character" w:customStyle="1" w:styleId="HeaderChar">
    <w:name w:val="Header Char"/>
    <w:basedOn w:val="DefaultParagraphFont"/>
    <w:link w:val="Header"/>
    <w:uiPriority w:val="99"/>
    <w:rsid w:val="00F60161"/>
  </w:style>
  <w:style w:type="paragraph" w:styleId="Footer">
    <w:name w:val="footer"/>
    <w:basedOn w:val="Normal"/>
    <w:link w:val="FooterChar"/>
    <w:uiPriority w:val="99"/>
    <w:unhideWhenUsed/>
    <w:rsid w:val="00F60161"/>
    <w:pPr>
      <w:tabs>
        <w:tab w:val="center" w:pos="4703"/>
        <w:tab w:val="right" w:pos="9406"/>
      </w:tabs>
      <w:spacing w:after="0" w:line="240" w:lineRule="auto"/>
    </w:pPr>
  </w:style>
  <w:style w:type="character" w:customStyle="1" w:styleId="FooterChar">
    <w:name w:val="Footer Char"/>
    <w:basedOn w:val="DefaultParagraphFont"/>
    <w:link w:val="Footer"/>
    <w:uiPriority w:val="99"/>
    <w:rsid w:val="00F60161"/>
  </w:style>
  <w:style w:type="paragraph" w:styleId="ListParagraph">
    <w:name w:val="List Paragraph"/>
    <w:basedOn w:val="Normal"/>
    <w:uiPriority w:val="34"/>
    <w:qFormat/>
    <w:rsid w:val="00F60161"/>
    <w:pPr>
      <w:ind w:left="720"/>
      <w:contextualSpacing/>
    </w:pPr>
  </w:style>
  <w:style w:type="character" w:styleId="CommentReference">
    <w:name w:val="annotation reference"/>
    <w:basedOn w:val="DefaultParagraphFont"/>
    <w:uiPriority w:val="99"/>
    <w:semiHidden/>
    <w:unhideWhenUsed/>
    <w:rsid w:val="00301AEB"/>
    <w:rPr>
      <w:sz w:val="16"/>
      <w:szCs w:val="16"/>
    </w:rPr>
  </w:style>
  <w:style w:type="paragraph" w:styleId="CommentText">
    <w:name w:val="annotation text"/>
    <w:basedOn w:val="Normal"/>
    <w:link w:val="CommentTextChar"/>
    <w:uiPriority w:val="99"/>
    <w:semiHidden/>
    <w:unhideWhenUsed/>
    <w:rsid w:val="00301AEB"/>
    <w:pPr>
      <w:spacing w:line="240" w:lineRule="auto"/>
    </w:pPr>
    <w:rPr>
      <w:sz w:val="20"/>
      <w:szCs w:val="20"/>
    </w:rPr>
  </w:style>
  <w:style w:type="character" w:customStyle="1" w:styleId="CommentTextChar">
    <w:name w:val="Comment Text Char"/>
    <w:basedOn w:val="DefaultParagraphFont"/>
    <w:link w:val="CommentText"/>
    <w:uiPriority w:val="99"/>
    <w:semiHidden/>
    <w:rsid w:val="00301AEB"/>
    <w:rPr>
      <w:sz w:val="20"/>
      <w:szCs w:val="20"/>
    </w:rPr>
  </w:style>
  <w:style w:type="paragraph" w:styleId="CommentSubject">
    <w:name w:val="annotation subject"/>
    <w:basedOn w:val="CommentText"/>
    <w:next w:val="CommentText"/>
    <w:link w:val="CommentSubjectChar"/>
    <w:uiPriority w:val="99"/>
    <w:semiHidden/>
    <w:unhideWhenUsed/>
    <w:rsid w:val="00301AEB"/>
    <w:rPr>
      <w:b/>
      <w:bCs/>
    </w:rPr>
  </w:style>
  <w:style w:type="character" w:customStyle="1" w:styleId="CommentSubjectChar">
    <w:name w:val="Comment Subject Char"/>
    <w:basedOn w:val="CommentTextChar"/>
    <w:link w:val="CommentSubject"/>
    <w:uiPriority w:val="99"/>
    <w:semiHidden/>
    <w:rsid w:val="00301AEB"/>
    <w:rPr>
      <w:b/>
      <w:bCs/>
      <w:sz w:val="20"/>
      <w:szCs w:val="20"/>
    </w:rPr>
  </w:style>
  <w:style w:type="paragraph" w:styleId="BalloonText">
    <w:name w:val="Balloon Text"/>
    <w:basedOn w:val="Normal"/>
    <w:link w:val="BalloonTextChar"/>
    <w:uiPriority w:val="99"/>
    <w:semiHidden/>
    <w:unhideWhenUsed/>
    <w:rsid w:val="00301AE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01AEB"/>
    <w:rPr>
      <w:rFonts w:ascii="Tahoma" w:hAnsi="Tahoma" w:cs="Tahoma"/>
      <w:sz w:val="16"/>
      <w:szCs w:val="16"/>
    </w:rPr>
  </w:style>
  <w:style w:type="table" w:styleId="TableGrid">
    <w:name w:val="Table Grid"/>
    <w:basedOn w:val="TableNormal"/>
    <w:uiPriority w:val="59"/>
    <w:rsid w:val="002D31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unhideWhenUsed/>
    <w:rsid w:val="006C295E"/>
    <w:pPr>
      <w:spacing w:after="0" w:line="240" w:lineRule="auto"/>
    </w:pPr>
    <w:rPr>
      <w:sz w:val="20"/>
      <w:szCs w:val="20"/>
    </w:rPr>
  </w:style>
  <w:style w:type="character" w:customStyle="1" w:styleId="FootnoteTextChar">
    <w:name w:val="Footnote Text Char"/>
    <w:basedOn w:val="DefaultParagraphFont"/>
    <w:link w:val="FootnoteText"/>
    <w:uiPriority w:val="99"/>
    <w:rsid w:val="006C295E"/>
    <w:rPr>
      <w:sz w:val="20"/>
      <w:szCs w:val="20"/>
    </w:rPr>
  </w:style>
  <w:style w:type="character" w:styleId="FootnoteReference">
    <w:name w:val="footnote reference"/>
    <w:basedOn w:val="DefaultParagraphFont"/>
    <w:uiPriority w:val="99"/>
    <w:semiHidden/>
    <w:unhideWhenUsed/>
    <w:rsid w:val="006C29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95FE2C-E733-4C6F-9856-F63F0EB41F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2</Pages>
  <Words>6620</Words>
  <Characters>37736</Characters>
  <Application>Microsoft Office Word</Application>
  <DocSecurity>0</DocSecurity>
  <Lines>314</Lines>
  <Paragraphs>88</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442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upper</dc:creator>
  <cp:keywords/>
  <dc:description/>
  <cp:lastModifiedBy>C.H.J. Hartgerink</cp:lastModifiedBy>
  <cp:revision>3</cp:revision>
  <cp:lastPrinted>2015-08-24T11:25:00Z</cp:lastPrinted>
  <dcterms:created xsi:type="dcterms:W3CDTF">2015-08-24T12:30:00Z</dcterms:created>
  <dcterms:modified xsi:type="dcterms:W3CDTF">2015-08-24T13:23:00Z</dcterms:modified>
</cp:coreProperties>
</file>